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405721A2" w:rsidR="007E515C" w:rsidRDefault="002B3A39">
      <w:r>
        <w:t xml:space="preserve">This paper covers the topic of optimizing the </w:t>
      </w:r>
      <w:r w:rsidR="0074402E">
        <w:t xml:space="preserve">3D </w:t>
      </w:r>
      <w:r>
        <w:t>simulation of massive amounts of independent AI agents in a video game made with a modern game engine. It includes a</w:t>
      </w:r>
      <w:r w:rsidR="00FF3551">
        <w:t xml:space="preserve"> literature</w:t>
      </w:r>
      <w:r>
        <w:t xml:space="preserve">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xml:space="preserve">. </w:t>
      </w:r>
      <w:r w:rsidR="00FF3551">
        <w:t>Following that,</w:t>
      </w:r>
      <w:r w:rsidR="0074402E">
        <w:t xml:space="preserve"> </w:t>
      </w:r>
      <w:r w:rsidR="00641640">
        <w:t xml:space="preserve">there </w:t>
      </w:r>
      <w:r w:rsidR="0074402E">
        <w:t>is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26D949F8"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w:t>
      </w:r>
      <w:r w:rsidR="00B27554">
        <w:t>i</w:t>
      </w:r>
      <w:r>
        <w:t>n games like Planetside 2 even when I’m supposed to play in them as well. I am also a big fan of the Total War games, because they can</w:t>
      </w:r>
      <w:r w:rsidR="00710AFC">
        <w:t xml:space="preserve"> </w:t>
      </w:r>
      <w:r>
        <w:t>have huge battles</w:t>
      </w:r>
      <w:r w:rsidR="00710AFC">
        <w:t xml:space="preserve"> as well</w:t>
      </w:r>
      <w:r>
        <w:t>.</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6E978DB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w:t>
      </w:r>
      <w:r w:rsidR="00BF587E">
        <w:t xml:space="preserve">Since I wanted to develop a game with big battles, but didn’t know where to start. </w:t>
      </w:r>
      <w:r w:rsidR="00726AF8">
        <w:t xml:space="preserve">I hope it will help some people </w:t>
      </w:r>
      <w:r w:rsidR="006C6EE7">
        <w:t>develop</w:t>
      </w:r>
      <w:r w:rsidR="00726AF8">
        <w:t xml:space="preserve"> some really cool games.</w:t>
      </w:r>
    </w:p>
    <w:p w14:paraId="29F42584" w14:textId="77777777" w:rsidR="00150C09" w:rsidRDefault="00150C09">
      <w:pPr>
        <w:rPr>
          <w:caps/>
          <w:color w:val="FFFFFF" w:themeColor="background1"/>
          <w:spacing w:val="15"/>
          <w:sz w:val="22"/>
          <w:szCs w:val="22"/>
        </w:rPr>
      </w:pPr>
      <w:r>
        <w:br w:type="page"/>
      </w:r>
    </w:p>
    <w:p w14:paraId="24002F46" w14:textId="52AC9760" w:rsidR="000D5C84" w:rsidRDefault="000D5C84" w:rsidP="000D5C84">
      <w:pPr>
        <w:pStyle w:val="Heading1"/>
      </w:pPr>
      <w:bookmarkStart w:id="2" w:name="_Toc155520883"/>
      <w:r>
        <w:lastRenderedPageBreak/>
        <w:t>Introduction</w:t>
      </w:r>
      <w:bookmarkEnd w:id="2"/>
    </w:p>
    <w:p w14:paraId="6A89CD83" w14:textId="77777777" w:rsidR="001F19D5"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359BCCA7" w14:textId="1D028B4F" w:rsidR="000E675C"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r w:rsidR="007005D7">
        <w:br/>
      </w:r>
      <w:r>
        <w:t xml:space="preserve">The </w:t>
      </w:r>
      <w:r w:rsidR="000909BC">
        <w:t>study</w:t>
      </w:r>
      <w:r>
        <w:t xml:space="preserve"> assumes we are optimizing a battle simulator, but most optimization techniques can be applied to any game that has a large amount of agents in a simulation.</w:t>
      </w:r>
      <w:r w:rsidR="007005D7">
        <w:br/>
      </w:r>
      <w:r w:rsidR="00A95F5E">
        <w:t xml:space="preserve">The main </w:t>
      </w:r>
      <w:r w:rsidR="006326AD">
        <w:t>pattern</w:t>
      </w:r>
      <w:r w:rsidR="00A95F5E">
        <w:t xml:space="preserve"> that will be used is data oriented programming and how to use other techniques together with </w:t>
      </w:r>
      <w:r w:rsidR="0095461F">
        <w:t>it,</w:t>
      </w:r>
      <w:r w:rsidR="00A95F5E">
        <w:t xml:space="preserve"> to achieve better performance.</w:t>
      </w:r>
      <w:r w:rsidR="00D24374">
        <w:br/>
      </w:r>
    </w:p>
    <w:p w14:paraId="129D8012" w14:textId="77777777" w:rsidR="00B81FAE" w:rsidRDefault="00220A6D">
      <w:pPr>
        <w:rPr>
          <w:b/>
          <w:bCs/>
        </w:rPr>
      </w:pPr>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w:t>
      </w:r>
      <w:r w:rsidR="002602FE">
        <w:rPr>
          <w:b/>
          <w:bCs/>
        </w:rPr>
        <w:t>*</w:t>
      </w:r>
      <w:r w:rsidRPr="00F7278D">
        <w:rPr>
          <w:b/>
          <w:bCs/>
        </w:rPr>
        <w:t xml:space="preserve"> agents in real-time, in a</w:t>
      </w:r>
      <w:r w:rsidR="0074402E">
        <w:rPr>
          <w:b/>
          <w:bCs/>
        </w:rPr>
        <w:t xml:space="preserve"> </w:t>
      </w:r>
      <w:r w:rsidR="0074402E" w:rsidRPr="0074402E">
        <w:rPr>
          <w:b/>
          <w:bCs/>
        </w:rPr>
        <w:t>3D</w:t>
      </w:r>
      <w:r w:rsidRPr="00F7278D">
        <w:rPr>
          <w:b/>
          <w:bCs/>
        </w:rPr>
        <w:t xml:space="preserve"> game made with a modern game engine?</w:t>
      </w:r>
    </w:p>
    <w:p w14:paraId="39E56080" w14:textId="4F47F749" w:rsidR="00F46574" w:rsidRPr="00A029D1" w:rsidRDefault="002602FE">
      <w:pPr>
        <w:rPr>
          <w:b/>
          <w:bCs/>
          <w:i/>
          <w:iCs/>
          <w:sz w:val="16"/>
          <w:szCs w:val="16"/>
        </w:rPr>
      </w:pPr>
      <w:r>
        <w:rPr>
          <w:i/>
          <w:iCs/>
          <w:sz w:val="16"/>
          <w:szCs w:val="16"/>
        </w:rPr>
        <w:t>*</w:t>
      </w:r>
      <w:r w:rsidR="00DD1041">
        <w:rPr>
          <w:i/>
          <w:iCs/>
          <w:sz w:val="16"/>
          <w:szCs w:val="16"/>
        </w:rPr>
        <w:t xml:space="preserve"> </w:t>
      </w:r>
      <w:r w:rsidR="00BE5D93" w:rsidRPr="002602FE">
        <w:rPr>
          <w:i/>
          <w:iCs/>
          <w:sz w:val="16"/>
          <w:szCs w:val="16"/>
        </w:rPr>
        <w:t xml:space="preserve">When we refer to AI in this paper, we mean intelligent behavior of NPCs in the game, this can include things like pathfinding. We do not discuss the topic of machine learning in this </w:t>
      </w:r>
      <w:r w:rsidR="002E4DFA" w:rsidRPr="00A029D1">
        <w:rPr>
          <w:i/>
          <w:iCs/>
          <w:sz w:val="16"/>
          <w:szCs w:val="16"/>
        </w:rPr>
        <w:t>study</w:t>
      </w:r>
      <w:r w:rsidR="006B262E" w:rsidRPr="00A029D1">
        <w:rPr>
          <w:i/>
          <w:iCs/>
          <w:sz w:val="16"/>
          <w:szCs w:val="16"/>
        </w:rPr>
        <w:t xml:space="preserve"> </w:t>
      </w:r>
      <w:r w:rsidR="006B262E" w:rsidRPr="00A029D1">
        <w:rPr>
          <w:i/>
          <w:iCs/>
          <w:sz w:val="16"/>
          <w:szCs w:val="16"/>
        </w:rPr>
        <w:fldChar w:fldCharType="begin"/>
      </w:r>
      <w:r w:rsidR="006B262E" w:rsidRPr="00A029D1">
        <w:rPr>
          <w:i/>
          <w:iCs/>
          <w:sz w:val="16"/>
          <w:szCs w:val="16"/>
        </w:rPr>
        <w:instrText xml:space="preserve"> ADDIN ZOTERO_ITEM CSL_CITATION {"citationID":"WqA6Hqu5","properties":{"formattedCitation":"[1]","plainCitation":"[1]","noteIndex":0},"citationItems":[{"id":809,"uris":["http://zotero.org/users/12779847/items/FRGH9MCC"],"itemData":{"id":809,"type":"entry-encyclopedia","abstract":"In video games, artificial intelligence (AI) is used to generate responsive, adaptive or intelligent behaviors primarily in non-playable characters (NPCs) similar to human-like intelligence. Artificial intelligence has been an integral part of video games since their inception in the 1950s. AI in video games is a distinct subfield and differs from academic AI. It serves to improve the game-player experience rather than machine learning or decision making. During the golden age of arcade video games the idea of AI opponents was largely popularized in the form of graduated difficulty levels, distinct movement patterns, and in-game events dependent on the player's input. Modern games often implement existing techniques such as pathfinding and decision trees to guide the actions of NPCs. AI is often used in mechanisms which are not immediately visible to the user, such as data mining and procedural-content generation.In general, game AI does not, as might be thought and sometimes is depicted to be the case, mean a realization of an artificial person corresponding to an NPC in the manner of the Turing test or an artificial general intelligence.","container-title":"Wikipedia","language":"en","license":"Creative Commons Attribution-ShareAlike License","note":"Page Version ID: 1194670313","source":"Wikipedia","title":"Artificial intelligence in video games","URL":"https://en.wikipedia.org/w/index.php?title=Artificial_intelligence_in_video_games&amp;oldid=1194670313","accessed":{"date-parts":[["2024",1,12]]},"issued":{"date-parts":[["2024",1,10]]}}}],"schema":"https://github.com/citation-style-language/schema/raw/master/csl-citation.json"} </w:instrText>
      </w:r>
      <w:r w:rsidR="006B262E" w:rsidRPr="00A029D1">
        <w:rPr>
          <w:i/>
          <w:iCs/>
          <w:sz w:val="16"/>
          <w:szCs w:val="16"/>
        </w:rPr>
        <w:fldChar w:fldCharType="separate"/>
      </w:r>
      <w:r w:rsidR="006B262E" w:rsidRPr="00A029D1">
        <w:rPr>
          <w:rFonts w:ascii="Calibri" w:hAnsi="Calibri" w:cs="Calibri"/>
          <w:i/>
          <w:iCs/>
          <w:sz w:val="16"/>
          <w:szCs w:val="16"/>
        </w:rPr>
        <w:t>[1]</w:t>
      </w:r>
      <w:r w:rsidR="006B262E" w:rsidRPr="00A029D1">
        <w:rPr>
          <w:i/>
          <w:iCs/>
          <w:sz w:val="16"/>
          <w:szCs w:val="16"/>
        </w:rPr>
        <w:fldChar w:fldCharType="end"/>
      </w:r>
      <w:r w:rsidR="006B262E" w:rsidRPr="00A029D1">
        <w:rPr>
          <w:i/>
          <w:iCs/>
          <w:sz w:val="16"/>
          <w:szCs w:val="16"/>
        </w:rPr>
        <w:t>.</w:t>
      </w:r>
    </w:p>
    <w:p w14:paraId="6DCEF65F" w14:textId="77777777" w:rsidR="00B0609F" w:rsidRDefault="005B2302" w:rsidP="00F7278D">
      <w:pPr>
        <w:rPr>
          <w:b/>
          <w:bCs/>
        </w:rPr>
      </w:pPr>
      <w:r>
        <w:t>To answer this question, w</w:t>
      </w:r>
      <w:r w:rsidR="00181512">
        <w:t>e form a hypothesis b</w:t>
      </w:r>
      <w:r w:rsidR="00A37923">
        <w:t>y doing a rough estimation</w:t>
      </w:r>
      <w:r w:rsidR="00181512">
        <w:t xml:space="preserve"> of how many agents we will be able to simulate at a playable (30, for the purpose of this study) frame rate. This is done by</w:t>
      </w:r>
      <w:r w:rsidR="00790420">
        <w:t xml:space="preserve"> looking at </w:t>
      </w:r>
      <w:r w:rsidR="00181512">
        <w:t xml:space="preserve">some </w:t>
      </w:r>
      <w:r w:rsidR="00790420">
        <w:t>other games with large amounts of agents, like</w:t>
      </w:r>
      <w:r w:rsidR="00181512">
        <w:t xml:space="preserve"> for example</w:t>
      </w:r>
      <w:r w:rsidR="005B4F99">
        <w:t xml:space="preserve"> older</w:t>
      </w:r>
      <w:r w:rsidR="00730EEE">
        <w:t xml:space="preserve"> games </w:t>
      </w:r>
      <w:r w:rsidR="005B4F99">
        <w:t>in the</w:t>
      </w:r>
      <w:r w:rsidR="00730EEE">
        <w:t xml:space="preserve"> Total War</w:t>
      </w:r>
      <w:r w:rsidR="005B4F99">
        <w:t xml:space="preserve"> franchise</w:t>
      </w:r>
      <w:r w:rsidR="00730EEE">
        <w:t xml:space="preserve"> being able to get over 20 000 units in a battle</w:t>
      </w:r>
      <w:r w:rsidR="005B4F99">
        <w:t xml:space="preserve"> </w:t>
      </w:r>
      <w:r w:rsidR="00730EEE">
        <w:fldChar w:fldCharType="begin"/>
      </w:r>
      <w:r w:rsidR="006B262E">
        <w:instrText xml:space="preserve"> ADDIN ZOTERO_ITEM CSL_CITATION {"citationID":"yfbTmrlc","properties":{"formattedCitation":"[2], [3]","plainCitation":"[2], [3]","noteIndex":0},"citationItems":[{"id":808,"uris":["http://zotero.org/users/12779847/items/EMMWIIAF"],"itemData":{"id":808,"type":"post","container-title":"r/totalwar","title":"What is the biggest number of soldiers you have seen in one TW battle?","URL":"https://www.reddit.com/r/totalwar/comments/dgcrdc/what_is_the_biggest_number_of_soldiers_you_have/","author":[{"family":"sophlogimo","given":""}],"issued":{"date-parts":[["2019",10,11]]}}},{"id":805,"uris":["http://zotero.org/users/12779847/items/KNA846G5"],"itemData":{"id":805,"type":"webpage","abstract":"How much troops can be on battlefield before game crash?","language":"en","title":"Maximum number of troops on battlefield ? :: Total War: EMPIRE - Definitive Edition General Discussions","title-short":"Maximum number of troops on battlefield ?","URL":"https://steamcommunity.com/app/10500/discussions/0/2765630416813779879/","accessed":{"date-parts":[["2024",1,12]]}},"label":"page"}],"schema":"https://github.com/citation-style-language/schema/raw/master/csl-citation.json"} </w:instrText>
      </w:r>
      <w:r w:rsidR="00730EEE">
        <w:fldChar w:fldCharType="separate"/>
      </w:r>
      <w:r w:rsidR="006B262E" w:rsidRPr="006B262E">
        <w:rPr>
          <w:rFonts w:ascii="Calibri" w:hAnsi="Calibri" w:cs="Calibri"/>
        </w:rPr>
        <w:t>[2], [3]</w:t>
      </w:r>
      <w:r w:rsidR="00730EEE">
        <w:fldChar w:fldCharType="end"/>
      </w:r>
      <w:r w:rsidR="00730EEE">
        <w:t>, and Ultimate Epic Battle Simulator 2 getting millions</w:t>
      </w:r>
      <w:r w:rsidR="005B4F99">
        <w:t xml:space="preserve"> </w:t>
      </w:r>
      <w:r w:rsidR="005B4F99">
        <w:fldChar w:fldCharType="begin"/>
      </w:r>
      <w:r w:rsidR="006B262E">
        <w:instrText xml:space="preserve"> ADDIN ZOTERO_ITEM CSL_CITATION {"citationID":"MxwwD76R","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5B4F99">
        <w:fldChar w:fldCharType="separate"/>
      </w:r>
      <w:r w:rsidR="006B262E" w:rsidRPr="006B262E">
        <w:rPr>
          <w:rFonts w:ascii="Calibri" w:hAnsi="Calibri" w:cs="Calibri"/>
        </w:rPr>
        <w:t>[4]</w:t>
      </w:r>
      <w:r w:rsidR="005B4F99">
        <w:fldChar w:fldCharType="end"/>
      </w:r>
      <w:r w:rsidR="00181512">
        <w:t xml:space="preserve">. </w:t>
      </w:r>
      <w:r w:rsidR="004434FA">
        <w:t>By also just guessing a bit, we arrive at the following hypothesis:</w:t>
      </w:r>
      <w:r w:rsidR="005B4F99">
        <w:br/>
      </w:r>
      <w:r w:rsidR="000E675C" w:rsidRPr="00F7278D">
        <w:rPr>
          <w:b/>
          <w:bCs/>
        </w:rPr>
        <w:t>By utilizing Unreal Engine’s Mass system, combined with other techniques, we can simulate more than</w:t>
      </w:r>
      <w:r w:rsidR="000E675C" w:rsidRPr="00F7278D">
        <w:rPr>
          <w:b/>
          <w:bCs/>
        </w:rPr>
        <w:br/>
        <w:t>20 000 agents fighting each other at 30 fps.</w:t>
      </w:r>
    </w:p>
    <w:p w14:paraId="43C7E266" w14:textId="48B5496F" w:rsidR="006C5103" w:rsidRPr="005163CE" w:rsidRDefault="005163CE" w:rsidP="00F7278D">
      <w:r>
        <w:t xml:space="preserve">If this hypothesis turns out to be true, </w:t>
      </w:r>
      <w:r w:rsidR="00F15784">
        <w:t>the answer to the research question will be: B</w:t>
      </w:r>
      <w:r w:rsidR="00F15784" w:rsidRPr="00F15784">
        <w:t xml:space="preserve">y </w:t>
      </w:r>
      <w:r w:rsidR="00F15784" w:rsidRPr="00F15784">
        <w:t>utilizing Unreal Engine’s Mass system, combined with other technique</w:t>
      </w:r>
      <w:r w:rsidR="006E2AF5">
        <w:t>s</w:t>
      </w:r>
      <w:r w:rsidR="00F15784">
        <w:t>.</w:t>
      </w:r>
      <w:r w:rsidR="00B0609F">
        <w:br/>
      </w:r>
      <w:r w:rsidR="006C5103">
        <w:t xml:space="preserve">To define these other techniques better, </w:t>
      </w:r>
      <w:r w:rsidR="00C74188">
        <w:t>we construct additional hypotheses</w:t>
      </w:r>
      <w:r w:rsidR="00440321">
        <w:t>.</w:t>
      </w:r>
    </w:p>
    <w:p w14:paraId="2D02510B" w14:textId="1F7C67AC" w:rsidR="000E675C" w:rsidRDefault="000E675C" w:rsidP="00C74188">
      <w:pPr>
        <w:pStyle w:val="ListParagraph"/>
        <w:numPr>
          <w:ilvl w:val="0"/>
          <w:numId w:val="68"/>
        </w:numPr>
      </w:pPr>
      <w:r w:rsidRPr="00440321">
        <w:rPr>
          <w:b/>
          <w:bCs/>
        </w:rPr>
        <w:t>Using Unreal Engine’s Mass system will improve overall performance.</w:t>
      </w:r>
      <w:r w:rsidR="00C74188">
        <w:br/>
        <w:t xml:space="preserve">We </w:t>
      </w:r>
      <w:r w:rsidR="00440321">
        <w:t>assume this, because data oriented programming should reduce CPU cache misses, and therefore improve performance.</w:t>
      </w:r>
      <w:r w:rsidR="00C74188">
        <w:br/>
      </w:r>
    </w:p>
    <w:p w14:paraId="19A0D8AA" w14:textId="75FB8A55" w:rsidR="00440321" w:rsidRDefault="00440321" w:rsidP="00440321">
      <w:pPr>
        <w:pStyle w:val="ListParagraph"/>
        <w:numPr>
          <w:ilvl w:val="0"/>
          <w:numId w:val="68"/>
        </w:numPr>
      </w:pPr>
      <w:r w:rsidRPr="00440321">
        <w:rPr>
          <w:b/>
          <w:bCs/>
        </w:rPr>
        <w:t>Multithreading certain processes within Unreal Engine’s Mass system will improve overall performance.</w:t>
      </w:r>
      <w:r>
        <w:br/>
        <w:t xml:space="preserve">We assume this to be true, since running processes parallel to each other, should lower the time needed to complete them all. </w:t>
      </w:r>
      <w:r>
        <w:br/>
      </w:r>
    </w:p>
    <w:p w14:paraId="79C3E8DC" w14:textId="77777777" w:rsidR="00440321" w:rsidRPr="00440321" w:rsidRDefault="00440321" w:rsidP="00440321">
      <w:pPr>
        <w:pStyle w:val="ListParagraph"/>
        <w:numPr>
          <w:ilvl w:val="0"/>
          <w:numId w:val="68"/>
        </w:numPr>
        <w:rPr>
          <w:b/>
          <w:bCs/>
        </w:rPr>
      </w:pPr>
      <w:r w:rsidRPr="00440321">
        <w:rPr>
          <w:b/>
          <w:bCs/>
        </w:rPr>
        <w:t>Using octree spatial partitioning will reduce the frame time needed for target acquisition.</w:t>
      </w:r>
    </w:p>
    <w:p w14:paraId="3863BC8E" w14:textId="46F570F2" w:rsidR="00440321" w:rsidRPr="000E675C" w:rsidRDefault="00440321" w:rsidP="00440321">
      <w:pPr>
        <w:pStyle w:val="ListParagraph"/>
        <w:ind w:left="360"/>
      </w:pPr>
      <w:r>
        <w:t>An octree will likely reduce the frame time needed for finding a target, since agents won’t need to calculate distances to all agents in the world.</w:t>
      </w:r>
      <w:r w:rsidR="00B0609F">
        <w:br/>
      </w:r>
    </w:p>
    <w:p w14:paraId="1CF5DEFA" w14:textId="37E1F5CD" w:rsidR="00A95F5E" w:rsidRDefault="000E675C" w:rsidP="00582542">
      <w:pPr>
        <w:pStyle w:val="ListParagraph"/>
        <w:numPr>
          <w:ilvl w:val="0"/>
          <w:numId w:val="68"/>
        </w:numPr>
      </w:pPr>
      <w:r w:rsidRPr="006F4DD9">
        <w:rPr>
          <w:b/>
          <w:bCs/>
        </w:rPr>
        <w:t>Using animation sharing will reduce animation frame time.</w:t>
      </w:r>
      <w:r w:rsidR="00243AAE" w:rsidRPr="006F4DD9">
        <w:rPr>
          <w:b/>
          <w:bCs/>
        </w:rPr>
        <w:br/>
      </w:r>
      <w:r w:rsidR="00243AAE" w:rsidRPr="00243AAE">
        <w:t xml:space="preserve">We assume this, </w:t>
      </w:r>
      <w:r w:rsidR="00243AAE">
        <w:t xml:space="preserve">since sharing animations should mean that </w:t>
      </w:r>
      <w:r w:rsidR="00DD5082">
        <w:t>less individual animations need to be calculated.</w:t>
      </w:r>
    </w:p>
    <w:p w14:paraId="0A652314" w14:textId="6ECA2726" w:rsidR="00460533" w:rsidRDefault="004E19CD" w:rsidP="00763C59">
      <w:pPr>
        <w:pStyle w:val="Heading1"/>
      </w:pPr>
      <w:bookmarkStart w:id="3" w:name="_Toc155520884"/>
      <w:r>
        <w:lastRenderedPageBreak/>
        <w:t>Literature Study / Theoretical Framework</w:t>
      </w:r>
      <w:bookmarkEnd w:id="3"/>
    </w:p>
    <w:p w14:paraId="75BC9472" w14:textId="3973D754" w:rsidR="00F82B3F"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 xml:space="preserve">ways </w:t>
      </w:r>
      <w:r w:rsidR="00F20282">
        <w:t>to</w:t>
      </w:r>
      <w:r w:rsidR="006C460A">
        <w:t xml:space="preserve"> optimize depending on the needs of your game. Some are more complicated and difficult to implement than others</w:t>
      </w:r>
      <w:r w:rsidR="00BE7F37">
        <w:t>.</w:t>
      </w:r>
      <w:r w:rsidR="00156DC4">
        <w:br/>
      </w:r>
      <w:r w:rsidR="00F82B3F">
        <w:t>We will do our best to explain t</w:t>
      </w:r>
      <w:r w:rsidR="00B657EC">
        <w:t>he</w:t>
      </w:r>
      <w:r w:rsidR="00F82B3F">
        <w:t xml:space="preserve"> most commonly applied methods</w:t>
      </w:r>
      <w:r w:rsidR="004565AA">
        <w:t>.</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4" w:name="_Toc155520885"/>
      <w:r>
        <w:t>Data oriented programming</w:t>
      </w:r>
      <w:bookmarkEnd w:id="4"/>
    </w:p>
    <w:p w14:paraId="0712CF3A" w14:textId="537A52F8" w:rsidR="00847787" w:rsidRDefault="00264CBB" w:rsidP="00536F67">
      <w:r>
        <w:t xml:space="preserve">Data oriented programming </w:t>
      </w:r>
      <w:r w:rsidR="00DC0401">
        <w:t>(sometimes called Data oriented design</w:t>
      </w:r>
      <w:r w:rsidR="00DC0401">
        <w:t xml:space="preserve">) </w:t>
      </w:r>
      <w:r>
        <w:t>is a very complex topic, so we will just explain the basics here.</w:t>
      </w:r>
      <w:r>
        <w:br/>
        <w:t>However, b</w:t>
      </w:r>
      <w:r w:rsidR="008C4C1A">
        <w:t>efore we can explain data oriented programming, we have to understand CPU cache memory.</w:t>
      </w:r>
      <w:r w:rsidR="00A34014">
        <w:br/>
      </w:r>
      <w:r w:rsidR="00847787">
        <w:t xml:space="preserve">The CPU has cache memory, which is used to speed up the process of accessing data from the RAM. </w:t>
      </w:r>
      <w:r w:rsidR="00A34014">
        <w:t xml:space="preserve">The cache stores copies of frequently used data from the RAM. </w:t>
      </w:r>
      <w:r w:rsidR="00847787">
        <w:t xml:space="preserve">When the CPU requests data, it first looks into the cache memory, because it is faster to access memory from there. If it is not </w:t>
      </w:r>
      <w:r w:rsidR="00393160">
        <w:t>in the cache</w:t>
      </w:r>
      <w:r w:rsidR="00847787">
        <w:t xml:space="preserve">, </w:t>
      </w:r>
      <w:r w:rsidR="00393160">
        <w:t>the CPU</w:t>
      </w:r>
      <w:r w:rsidR="00847787">
        <w:t xml:space="preserve"> </w:t>
      </w:r>
      <w:r w:rsidR="00393160">
        <w:t>will</w:t>
      </w:r>
      <w:r w:rsidR="00847787">
        <w:t xml:space="preserve"> look in the RAM, which is a slower process</w:t>
      </w:r>
      <w:r w:rsidR="00E64F1E">
        <w:t xml:space="preserve"> </w:t>
      </w:r>
      <w:r w:rsidR="00E64F1E">
        <w:fldChar w:fldCharType="begin"/>
      </w:r>
      <w:r w:rsidR="00E64F1E">
        <w:instrText xml:space="preserve"> ADDIN ZOTERO_ITEM CSL_CITATION {"citationID":"Mn2voZsF","properties":{"formattedCitation":"[5]","plainCitation":"[5]","noteIndex":0},"citationItems":[{"id":810,"uris":["http://zotero.org/users/12779847/items/H7TZZQGC"],"itemData":{"id":810,"type":"entry-encyclopedia","abstract":"A CPU cache is a hardware cache used by the central processing unit (CPU) of a computer to reduce the average cost (time or energy) to access data from the main memory. A cache is a smaller, faster memory, located closer to a processor core, which stores copies of the data from frequently used main memory locations. Most CPUs have a hierarchy of multiple cache levels (L1, L2, often L3, and rarely even L4), with different instruction-specific and data-specific caches at level 1. The cache memory is typically implemented with static random-access memory (SRAM), in modern CPUs by far the largest part of them by chip area, but SRAM is not always used for all levels (of I- or D-cache), or even any level, sometimes some latter or all levels are implemented with eDRAM.\nOther types of caches exist (that are not counted towards the \"cache size\" of the most important caches mentioned above), such as the translation lookaside buffer (TLB) which is part of the memory management unit (MMU) which most CPUs have.","container-title":"Wikipedia","language":"en","license":"Creative Commons Attribution-ShareAlike License","note":"Page Version ID: 1192515389","source":"Wikipedia","title":"CPU cache","URL":"https://en.wikipedia.org/w/index.php?title=CPU_cache&amp;oldid=1192515389","accessed":{"date-parts":[["2024",1,12]]},"issued":{"date-parts":[["2023",12,29]]}}}],"schema":"https://github.com/citation-style-language/schema/raw/master/csl-citation.json"} </w:instrText>
      </w:r>
      <w:r w:rsidR="00E64F1E">
        <w:fldChar w:fldCharType="separate"/>
      </w:r>
      <w:r w:rsidR="00E64F1E" w:rsidRPr="00E64F1E">
        <w:rPr>
          <w:rFonts w:ascii="Calibri" w:hAnsi="Calibri" w:cs="Calibri"/>
        </w:rPr>
        <w:t>[5]</w:t>
      </w:r>
      <w:r w:rsidR="00E64F1E">
        <w:fldChar w:fldCharType="end"/>
      </w:r>
      <w:r w:rsidR="00E64F1E">
        <w:t>.</w:t>
      </w:r>
    </w:p>
    <w:p w14:paraId="170A6E2B" w14:textId="6927EE33" w:rsidR="004256F0" w:rsidRDefault="001842BA" w:rsidP="00536F67">
      <w:r>
        <w:t>Data oriented programming is a programming approach that is different to object oriented programming. When you do object oriented programming, you create classes, each having data and functionality</w:t>
      </w:r>
      <w:r w:rsidR="00264CBB">
        <w:t xml:space="preserve"> relating to the object. A unit in a battle simulator game would for example have data to store its position, movement speed, damage… It would also have functions that operate on that data and do things like movement, attacking…</w:t>
      </w:r>
      <w:r w:rsidR="00264CBB">
        <w:br/>
        <w:t>The issue is that this does not make efficient use of the CPU cache.</w:t>
      </w:r>
      <w:r w:rsidR="00650D91">
        <w:br/>
      </w:r>
      <w:r w:rsidR="00264CBB">
        <w:t xml:space="preserve">For example, when you want the unit to attack, the CPU might load the unit object into cache memory, which means there is lots of data that is not related to </w:t>
      </w:r>
      <w:r w:rsidR="00000FAE">
        <w:t>attacking</w:t>
      </w:r>
      <w:r w:rsidR="00264CBB">
        <w:t xml:space="preserve">, </w:t>
      </w:r>
      <w:r w:rsidR="008B4A11">
        <w:t xml:space="preserve">which </w:t>
      </w:r>
      <w:r w:rsidR="00264CBB">
        <w:t>fills up the cache. This means there is less room for data that would actually be used.</w:t>
      </w:r>
      <w:r w:rsidR="00031CAC">
        <w:br/>
      </w:r>
      <w:r w:rsidR="00204CAC">
        <w:t xml:space="preserve">In data oriented programming, we separate the data from the functionality. We will for example group all the attacking data together, do the same with movement, and do the same with all the other data. This way, when the CPU </w:t>
      </w:r>
      <w:r w:rsidR="00B93423">
        <w:t>is</w:t>
      </w:r>
      <w:r w:rsidR="00204CAC">
        <w:t xml:space="preserve"> moving the units, it can load as much movement data as possible into the cache memory, without irrelevant data filling it up</w:t>
      </w:r>
      <w:r w:rsidR="00031CAC">
        <w:t xml:space="preserve"> </w:t>
      </w:r>
      <w:r w:rsidR="00031CAC">
        <w:fldChar w:fldCharType="begin"/>
      </w:r>
      <w:r w:rsidR="00031CAC">
        <w:instrText xml:space="preserve"> ADDIN ZOTERO_ITEM CSL_CITATION {"citationID":"EXLoAQIn","properties":{"formattedCitation":"[6], [7]","plainCitation":"[6], [7]","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label":"page"},{"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label":"page"}],"schema":"https://github.com/citation-style-language/schema/raw/master/csl-citation.json"} </w:instrText>
      </w:r>
      <w:r w:rsidR="00031CAC">
        <w:fldChar w:fldCharType="separate"/>
      </w:r>
      <w:r w:rsidR="00031CAC" w:rsidRPr="00031CAC">
        <w:rPr>
          <w:rFonts w:ascii="Calibri" w:hAnsi="Calibri" w:cs="Calibri"/>
        </w:rPr>
        <w:t>[6], [7]</w:t>
      </w:r>
      <w:r w:rsidR="00031CAC">
        <w:fldChar w:fldCharType="end"/>
      </w:r>
      <w:r w:rsidR="00204CAC">
        <w:t>.</w:t>
      </w:r>
      <w:r w:rsidR="008C4A55">
        <w:br/>
      </w:r>
    </w:p>
    <w:p w14:paraId="0AB373E4" w14:textId="5FFE0875" w:rsidR="00763C59" w:rsidRDefault="00DC64F8" w:rsidP="00536F67">
      <w:r>
        <w:t>I</w:t>
      </w:r>
      <w:r w:rsidR="002B4D9A">
        <w:t>n a game engine</w:t>
      </w:r>
      <w:r w:rsidR="0027220A">
        <w:t>s like Unity and Unreal Engine</w:t>
      </w:r>
      <w:r w:rsidR="002B4D9A">
        <w:t xml:space="preserve">, data oriented programming is applied by using </w:t>
      </w:r>
      <w:r>
        <w:t>ECS (Entity Component System)</w:t>
      </w:r>
      <w:r w:rsidR="002B4D9A">
        <w:t>.</w:t>
      </w:r>
      <w:r w:rsidR="00344086">
        <w:br/>
      </w:r>
      <w:r w:rsidR="00A01C97">
        <w:t>ECS</w:t>
      </w:r>
      <w:r w:rsidR="002B4D9A">
        <w:t xml:space="preserve"> is an approach where there are entities, represented by a unique </w:t>
      </w:r>
      <w:r w:rsidR="00344086">
        <w:t>ID</w:t>
      </w:r>
      <w:r w:rsidR="002B4D9A">
        <w:t>, that are associated with components.</w:t>
      </w:r>
      <w:r w:rsidR="00344086">
        <w:br/>
      </w:r>
      <w:r w:rsidR="00D12C89">
        <w:t>There are also c</w:t>
      </w:r>
      <w:r w:rsidR="002B4D9A">
        <w:t>omponents</w:t>
      </w:r>
      <w:r w:rsidR="00D12C89">
        <w:t xml:space="preserve"> that</w:t>
      </w:r>
      <w:r w:rsidR="002B4D9A">
        <w:t xml:space="preserve"> </w:t>
      </w:r>
      <w:r w:rsidR="00EA2894">
        <w:t>belong to</w:t>
      </w:r>
      <w:r w:rsidR="002B4D9A">
        <w:t xml:space="preserve"> an entity and hold</w:t>
      </w:r>
      <w:r w:rsidR="00344086">
        <w:t xml:space="preserve"> the</w:t>
      </w:r>
      <w:r w:rsidR="002B4D9A">
        <w:t xml:space="preserve"> data </w:t>
      </w:r>
      <w:r w:rsidR="00344086">
        <w:t xml:space="preserve">needed for </w:t>
      </w:r>
      <w:r w:rsidR="00AA60E5">
        <w:t>certain</w:t>
      </w:r>
      <w:r w:rsidR="00344086">
        <w:t xml:space="preserve"> functionality.</w:t>
      </w:r>
      <w:r w:rsidR="004C28F9">
        <w:t xml:space="preserve"> </w:t>
      </w:r>
      <w:r w:rsidR="009A307F">
        <w:t>Lastly, there are s</w:t>
      </w:r>
      <w:r w:rsidR="00344086">
        <w:t>ystems</w:t>
      </w:r>
      <w:r w:rsidR="009A307F">
        <w:t xml:space="preserve">, </w:t>
      </w:r>
      <w:r w:rsidR="00EB74C6">
        <w:t>which execute the functionality. They operate on entities that have specific components, and manipulate the data</w:t>
      </w:r>
      <w:r w:rsidR="0067524D">
        <w:t xml:space="preserve"> </w:t>
      </w:r>
      <w:r w:rsidR="0067524D">
        <w:fldChar w:fldCharType="begin"/>
      </w:r>
      <w:r w:rsidR="0067524D">
        <w:instrText xml:space="preserve"> ADDIN ZOTERO_ITEM CSL_CITATION {"citationID":"C8Am7WHK","properties":{"formattedCitation":"[8], [9]","plainCitation":"[8], [9]","noteIndex":0},"citationItems":[{"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label":"page"},{"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rsidR="0067524D">
        <w:fldChar w:fldCharType="separate"/>
      </w:r>
      <w:r w:rsidR="0067524D" w:rsidRPr="00031CAC">
        <w:rPr>
          <w:rFonts w:ascii="Calibri" w:hAnsi="Calibri" w:cs="Calibri"/>
        </w:rPr>
        <w:t>[8], [9]</w:t>
      </w:r>
      <w:r w:rsidR="0067524D">
        <w:fldChar w:fldCharType="end"/>
      </w:r>
      <w:r w:rsidR="0067524D">
        <w:t>.</w:t>
      </w:r>
      <w:r w:rsidR="00D371F3">
        <w:br/>
      </w:r>
      <w:r w:rsidR="00344086">
        <w:t xml:space="preserve">An example of this is a movement system, which </w:t>
      </w:r>
      <w:r w:rsidR="002E43B0">
        <w:t>evaluates</w:t>
      </w:r>
      <w:r w:rsidR="00344086">
        <w:t xml:space="preserve"> all entities that have a position and movement component. The position component just holds a position</w:t>
      </w:r>
      <w:r w:rsidR="003F0AC7">
        <w:t xml:space="preserve"> variable</w:t>
      </w:r>
      <w:r w:rsidR="00344086">
        <w:t>, and the movement component holds move</w:t>
      </w:r>
      <w:r w:rsidR="00C6354F">
        <w:t xml:space="preserve">ment </w:t>
      </w:r>
      <w:r w:rsidR="00344086">
        <w:t>speed and direction</w:t>
      </w:r>
      <w:r w:rsidR="009C73BF">
        <w:t xml:space="preserve"> variables</w:t>
      </w:r>
      <w:r w:rsidR="00344086">
        <w:t>. The system then goes over all position components and updates their position based on the direction and move</w:t>
      </w:r>
      <w:r w:rsidR="00FF1F54">
        <w:t xml:space="preserve">ment </w:t>
      </w:r>
      <w:r w:rsidR="00344086">
        <w:t>speed of the movement components with the same entity ID</w:t>
      </w:r>
      <w:r w:rsidR="0067524D">
        <w:t>.</w:t>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5" w:name="_Toc155520886"/>
      <w:r>
        <w:lastRenderedPageBreak/>
        <w:t>Unreal Engine Mass</w:t>
      </w:r>
      <w:bookmarkEnd w:id="5"/>
    </w:p>
    <w:p w14:paraId="423F6179" w14:textId="69DE493D"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r w:rsidR="00B162DE">
        <w:t xml:space="preserve"> </w:t>
      </w:r>
      <w:r w:rsidR="00B162DE">
        <w:fldChar w:fldCharType="begin"/>
      </w:r>
      <w:r w:rsidR="00B162DE">
        <w:instrText xml:space="preserve"> ADDIN ZOTERO_ITEM CSL_CITATION {"citationID":"G77g3Ofj","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B162DE">
        <w:fldChar w:fldCharType="separate"/>
      </w:r>
      <w:r w:rsidR="00B162DE" w:rsidRPr="00B162DE">
        <w:rPr>
          <w:rFonts w:ascii="Calibri" w:hAnsi="Calibri" w:cs="Calibri"/>
        </w:rPr>
        <w:t>[10]</w:t>
      </w:r>
      <w:r w:rsidR="00B162DE">
        <w:fldChar w:fldCharType="end"/>
      </w:r>
      <w:r w:rsidR="002D4805">
        <w:t>.</w:t>
      </w:r>
    </w:p>
    <w:p w14:paraId="4B7C4843" w14:textId="4ADFCF62" w:rsidR="00793A83"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r w:rsidR="00F1442A">
        <w:br/>
      </w:r>
      <w:r>
        <w:t xml:space="preserve">Another concept they </w:t>
      </w:r>
      <w:r w:rsidR="003B55DC">
        <w:t>implemented</w:t>
      </w:r>
      <w:r>
        <w:t xml:space="preserve"> are archetypes</w:t>
      </w:r>
      <w:r w:rsidR="00793A83">
        <w:t>, which</w:t>
      </w:r>
      <w:r>
        <w:t xml:space="preserve"> </w:t>
      </w:r>
      <w:r w:rsidR="00793A83">
        <w:t>group entities with the same fragment</w:t>
      </w:r>
      <w:r w:rsidR="007657D5">
        <w:t xml:space="preserve"> types</w:t>
      </w:r>
      <w:r w:rsidR="00793A83">
        <w:t xml:space="preserve"> together</w:t>
      </w:r>
      <w:r w:rsidR="0065024E">
        <w:t>, so that processors can operate on these archetypes</w:t>
      </w:r>
      <w:r w:rsidR="00793A83">
        <w:t>.</w:t>
      </w:r>
      <w:r w:rsidR="00E46CD6">
        <w:t xml:space="preserve"> You can see this in </w:t>
      </w:r>
      <w:r w:rsidR="00E46CD6">
        <w:fldChar w:fldCharType="begin"/>
      </w:r>
      <w:r w:rsidR="00E46CD6">
        <w:instrText xml:space="preserve"> REF _Ref155979373 \h </w:instrText>
      </w:r>
      <w:r w:rsidR="00E46CD6">
        <w:fldChar w:fldCharType="separate"/>
      </w:r>
      <w:r w:rsidR="00E46CD6">
        <w:t xml:space="preserve">Figure </w:t>
      </w:r>
      <w:r w:rsidR="00E46CD6">
        <w:rPr>
          <w:noProof/>
        </w:rPr>
        <w:t>1</w:t>
      </w:r>
      <w:r w:rsidR="00E46CD6">
        <w:fldChar w:fldCharType="end"/>
      </w:r>
      <w:r w:rsidR="00E46CD6">
        <w:t>.</w:t>
      </w:r>
      <w:r w:rsidR="00F1442A">
        <w:br/>
      </w:r>
      <w:r w:rsidR="00793A83">
        <w:t xml:space="preserve">They also added tags, </w:t>
      </w:r>
      <w:r w:rsidR="00A66F0F">
        <w:t>which</w:t>
      </w:r>
      <w:r w:rsidR="00793A83">
        <w:t xml:space="preserve"> are fragments without data, used to identify entities easier. An entity might have the “dead” tag to indicate it is dead. The movement processor will then not operate on archetypes with the “dead” tag.</w:t>
      </w:r>
      <w:r w:rsidR="007C296E">
        <w:t xml:space="preserve"> </w:t>
      </w:r>
      <w:r w:rsidR="00686547">
        <w:t>Processors will use EntityQuery object</w:t>
      </w:r>
      <w:r w:rsidR="00FB64CA">
        <w:t>s</w:t>
      </w:r>
      <w:r w:rsidR="00686547">
        <w:t xml:space="preserve"> </w:t>
      </w:r>
      <w:r w:rsidR="007765F1">
        <w:t xml:space="preserve">to </w:t>
      </w:r>
      <w:r w:rsidR="004E386A">
        <w:t>filter</w:t>
      </w:r>
      <w:r w:rsidR="007765F1">
        <w:t xml:space="preserve"> which </w:t>
      </w:r>
      <w:r w:rsidR="00FB64CA">
        <w:t xml:space="preserve">archetypes should be </w:t>
      </w:r>
      <w:r w:rsidR="00E00BED">
        <w:t>included when processing</w:t>
      </w:r>
      <w:r w:rsidR="005F7F0B">
        <w:t>, as shown in</w:t>
      </w:r>
      <w:r w:rsidR="00DA559E">
        <w:t xml:space="preserve"> </w:t>
      </w:r>
      <w:r w:rsidR="00DA559E">
        <w:fldChar w:fldCharType="begin"/>
      </w:r>
      <w:r w:rsidR="00DA559E">
        <w:instrText xml:space="preserve"> REF _Ref155979691 \h </w:instrText>
      </w:r>
      <w:r w:rsidR="00DA559E">
        <w:fldChar w:fldCharType="separate"/>
      </w:r>
      <w:r w:rsidR="00DA559E">
        <w:t xml:space="preserve">Figure </w:t>
      </w:r>
      <w:r w:rsidR="00DA559E">
        <w:rPr>
          <w:noProof/>
        </w:rPr>
        <w:t>2</w:t>
      </w:r>
      <w:r w:rsidR="00DA559E">
        <w:fldChar w:fldCharType="end"/>
      </w:r>
      <w:r w:rsidR="00F87AE6">
        <w:t xml:space="preserve">. </w:t>
      </w:r>
      <w:r w:rsidR="00F87AE6">
        <w:fldChar w:fldCharType="begin"/>
      </w:r>
      <w:r w:rsidR="00F87AE6">
        <w:instrText xml:space="preserve"> ADDIN ZOTERO_ITEM CSL_CITATION {"citationID":"U0AHgzFU","properties":{"formattedCitation":"[10], [11], [12]","plainCitation":"[10], [11], [12]","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rsidR="00F87AE6">
        <w:fldChar w:fldCharType="separate"/>
      </w:r>
      <w:r w:rsidR="00F87AE6" w:rsidRPr="00F87AE6">
        <w:rPr>
          <w:rFonts w:ascii="Calibri" w:hAnsi="Calibri" w:cs="Calibri"/>
        </w:rPr>
        <w:t>[10], [11], [12]</w:t>
      </w:r>
      <w:r w:rsidR="00F87AE6">
        <w:fldChar w:fldCharType="end"/>
      </w:r>
    </w:p>
    <w:p w14:paraId="62257060" w14:textId="77777777" w:rsidR="008B7B13" w:rsidRDefault="00B51E82" w:rsidP="008B7B13">
      <w:pPr>
        <w:keepNext/>
      </w:pPr>
      <w:r>
        <w:rPr>
          <w:noProof/>
        </w:rPr>
        <w:drawing>
          <wp:inline distT="0" distB="0" distL="0" distR="0" wp14:anchorId="79BCE89B" wp14:editId="0325E03C">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669FBC74" w:rsidR="00B51E82" w:rsidRDefault="008B7B13" w:rsidP="008B7B13">
      <w:pPr>
        <w:pStyle w:val="Caption"/>
        <w:rPr>
          <w:noProof/>
        </w:rPr>
      </w:pPr>
      <w:bookmarkStart w:id="6" w:name="_Toc155551497"/>
      <w:bookmarkStart w:id="7" w:name="_Ref155979373"/>
      <w:r>
        <w:t xml:space="preserve">Figure </w:t>
      </w:r>
      <w:fldSimple w:instr=" SEQ Figure \* ARABIC ">
        <w:r w:rsidR="00CF321A">
          <w:rPr>
            <w:noProof/>
          </w:rPr>
          <w:t>1</w:t>
        </w:r>
      </w:fldSimple>
      <w:bookmarkEnd w:id="7"/>
      <w:r>
        <w:t>: MassEntity archetype graph</w:t>
      </w:r>
      <w:r w:rsidR="00CF79BA">
        <w:t xml:space="preserve">, </w:t>
      </w:r>
      <w:r w:rsidR="00B10EC6">
        <w:t>it</w:t>
      </w:r>
      <w:r w:rsidR="00CF79BA">
        <w:t xml:space="preserve"> shows how archetypes are formed</w:t>
      </w:r>
      <w:r>
        <w:t xml:space="preserve"> - MassEntity documentation (Epic Games</w:t>
      </w:r>
      <w:r>
        <w:rPr>
          <w:noProof/>
        </w:rPr>
        <w:t>)</w:t>
      </w:r>
      <w:bookmarkEnd w:id="6"/>
      <w:r w:rsidR="00681006">
        <w:rPr>
          <w:noProof/>
        </w:rPr>
        <w:fldChar w:fldCharType="begin"/>
      </w:r>
      <w:r w:rsidR="00B162DE">
        <w:rPr>
          <w:noProof/>
        </w:rPr>
        <w:instrText xml:space="preserve"> ADDIN ZOTERO_ITEM CSL_CITATION {"citationID":"VDn7wEll","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B162DE" w:rsidRPr="00B162DE">
        <w:rPr>
          <w:rFonts w:ascii="Calibri" w:hAnsi="Calibri" w:cs="Calibri"/>
        </w:rPr>
        <w:t>[10]</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25655297" w:rsidR="00B51E82" w:rsidRDefault="008B7B13" w:rsidP="008B7B13">
      <w:pPr>
        <w:pStyle w:val="Caption"/>
      </w:pPr>
      <w:bookmarkStart w:id="8" w:name="_Toc155551498"/>
      <w:bookmarkStart w:id="9" w:name="_Ref155979691"/>
      <w:r>
        <w:t xml:space="preserve">Figure </w:t>
      </w:r>
      <w:fldSimple w:instr=" SEQ Figure \* ARABIC ">
        <w:r w:rsidR="00CF321A">
          <w:rPr>
            <w:noProof/>
          </w:rPr>
          <w:t>2</w:t>
        </w:r>
      </w:fldSimple>
      <w:bookmarkEnd w:id="9"/>
      <w:r w:rsidRPr="00A75B91">
        <w:t xml:space="preserve">: MassEntity </w:t>
      </w:r>
      <w:r>
        <w:t>processor</w:t>
      </w:r>
      <w:r w:rsidRPr="00A75B91">
        <w:t xml:space="preserve"> graph</w:t>
      </w:r>
      <w:r w:rsidR="002D2EAC">
        <w:t>, it shows how processors use EntityQueries to interact with archetypes</w:t>
      </w:r>
      <w:r w:rsidRPr="00A75B91">
        <w:t xml:space="preserve"> - MassEntity documentation (Epic Games)</w:t>
      </w:r>
      <w:bookmarkEnd w:id="8"/>
      <w:r w:rsidR="00681006">
        <w:fldChar w:fldCharType="begin"/>
      </w:r>
      <w:r w:rsidR="00B162DE">
        <w:instrText xml:space="preserve"> ADDIN ZOTERO_ITEM CSL_CITATION {"citationID":"0WgemNOP","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B162DE" w:rsidRPr="00B162DE">
        <w:rPr>
          <w:rFonts w:ascii="Calibri" w:hAnsi="Calibri" w:cs="Calibri"/>
        </w:rPr>
        <w:t>[10]</w:t>
      </w:r>
      <w:r w:rsidR="00681006">
        <w:fldChar w:fldCharType="end"/>
      </w:r>
    </w:p>
    <w:p w14:paraId="7562C71D" w14:textId="3C4C3821" w:rsidR="00415A66" w:rsidRDefault="00415A66">
      <w:r>
        <w:br w:type="page"/>
      </w:r>
    </w:p>
    <w:p w14:paraId="5CC47219" w14:textId="68AF30B1" w:rsidR="008A22A2" w:rsidRDefault="008A22A2" w:rsidP="00536F67">
      <w:r>
        <w:lastRenderedPageBreak/>
        <w:t xml:space="preserve">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 </w:t>
      </w:r>
      <w:r>
        <w:fldChar w:fldCharType="begin"/>
      </w:r>
      <w:r w:rsidR="00F87AE6">
        <w:instrText xml:space="preserve"> ADDIN ZOTERO_ITEM CSL_CITATION {"citationID":"htOShfut","properties":{"formattedCitation":"[12]","plainCitation":"[12]","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fldChar w:fldCharType="separate"/>
      </w:r>
      <w:r w:rsidR="00F87AE6" w:rsidRPr="00F87AE6">
        <w:rPr>
          <w:rFonts w:ascii="Calibri" w:hAnsi="Calibri" w:cs="Calibri"/>
        </w:rPr>
        <w:t>[12]</w:t>
      </w:r>
      <w:r>
        <w:fldChar w:fldCharType="end"/>
      </w:r>
    </w:p>
    <w:p w14:paraId="62183666" w14:textId="77777777" w:rsidR="009178E9" w:rsidRDefault="003A0148">
      <w:r>
        <w:t>The built</w:t>
      </w:r>
      <w:r w:rsidR="000E2BE8">
        <w:t>-in</w:t>
      </w:r>
      <w:r>
        <w:t xml:space="preserve"> visualization for Mass is quite complex.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r w:rsidR="00A01028">
        <w:br/>
      </w:r>
      <w:r w:rsidR="00F6325C">
        <w:t>I</w:t>
      </w:r>
      <w:r w:rsidR="00F01D5C">
        <w:t xml:space="preserve">nstanced static meshes </w:t>
      </w:r>
      <w:r w:rsidR="00F6325C">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r w:rsidR="00DA559E">
        <w:br/>
      </w:r>
      <w:r w:rsidR="00F01D5C">
        <w:t>You can even take it a step further and put gameplay logic on the actor and communicate back to Mass to inform the entity of any changes that have to be made.</w:t>
      </w:r>
      <w:r w:rsidR="0065113B">
        <w:t xml:space="preserve"> </w:t>
      </w:r>
      <w:r w:rsidR="0065113B">
        <w:fldChar w:fldCharType="begin"/>
      </w:r>
      <w:r w:rsidR="0065113B">
        <w:instrText xml:space="preserve"> ADDIN ZOTERO_ITEM CSL_CITATION {"citationID":"dsg7jXQR","properties":{"formattedCitation":"[11], [13], [14], [15]","plainCitation":"[11], [13], [14], [15]","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label":"page"},{"id":82,"uris":["http://zotero.org/users/12779847/items/GG6RCBA4"],"itemData":{"id":82,"type":"webpage","abstract":"Overview of Unreal Engine's MassGameplay system.","language":"en-US","title":"MassGameplay Overview","URL":"https://docs.unrealengine.com/5.2/en-US/overview-of-mass-gameplay-in-unreal-engine/","accessed":{"date-parts":[["2023",10,21]]}}},{"id":81,"uris":["http://zotero.org/users/12779847/items/GZ5KDGAG"],"itemData":{"id":81,"type":"webpage","abstract":"Overview of the  Mass Avoidance system in Unreal Engine 5.","language":"en-US","title":"Mass Avoidance Overview","URL":"https://docs.unrealengine.com/5.2/en-US/mass-avoidance-overview-in-unreal-engine/","accessed":{"date-parts":[["2023",10,21]]}}}],"schema":"https://github.com/citation-style-language/schema/raw/master/csl-citation.json"} </w:instrText>
      </w:r>
      <w:r w:rsidR="0065113B">
        <w:fldChar w:fldCharType="separate"/>
      </w:r>
      <w:r w:rsidR="0065113B" w:rsidRPr="0065113B">
        <w:rPr>
          <w:rFonts w:ascii="Calibri" w:hAnsi="Calibri" w:cs="Calibri"/>
        </w:rPr>
        <w:t>[11], [13], [14], [15]</w:t>
      </w:r>
      <w:r w:rsidR="0065113B">
        <w:fldChar w:fldCharType="end"/>
      </w:r>
    </w:p>
    <w:p w14:paraId="175ECE0B" w14:textId="6A0F2556" w:rsidR="00F46E96" w:rsidRDefault="00F46E96">
      <w:r>
        <w:br w:type="page"/>
      </w:r>
    </w:p>
    <w:p w14:paraId="79328C55" w14:textId="232CC0EA" w:rsidR="00536F67" w:rsidRDefault="00536F67" w:rsidP="00536F67">
      <w:pPr>
        <w:pStyle w:val="Heading2"/>
        <w:numPr>
          <w:ilvl w:val="0"/>
          <w:numId w:val="34"/>
        </w:numPr>
      </w:pPr>
      <w:bookmarkStart w:id="10" w:name="_Toc155520887"/>
      <w:r>
        <w:lastRenderedPageBreak/>
        <w:t>Spatial partitioning</w:t>
      </w:r>
      <w:bookmarkEnd w:id="10"/>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CA5D41B" w14:textId="25ED812A" w:rsidR="00763C59" w:rsidRDefault="00BA0BB4">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r w:rsidR="00B32DA9">
        <w:br/>
      </w:r>
      <w:r w:rsidR="001E7926">
        <w:t xml:space="preserve">Flat structures are the easiest to understand and implement. They divide the world in </w:t>
      </w:r>
      <w:r w:rsidR="00AC5FF0">
        <w:t>a grid</w:t>
      </w:r>
      <w:r w:rsidR="001E7926">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r w:rsidR="00B32DA9">
        <w:br/>
      </w:r>
      <w:r w:rsidR="00085A56">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rsidR="00085A56">
        <w:t xml:space="preserve"> and there are lots of empty spaces. The structure is more complicated to construct and update, but allows for faster evaluation of the data</w:t>
      </w:r>
      <w:r w:rsidR="00F56A06">
        <w:t xml:space="preserve"> in many cases</w:t>
      </w:r>
      <w:r w:rsidR="00085A56">
        <w:t>.</w:t>
      </w:r>
      <w:r w:rsidR="00112C1F">
        <w:t xml:space="preserve"> </w:t>
      </w:r>
      <w:r w:rsidR="00681006">
        <w:fldChar w:fldCharType="begin"/>
      </w:r>
      <w:r w:rsidR="0065113B">
        <w:instrText xml:space="preserve"> ADDIN ZOTERO_ITEM CSL_CITATION {"citationID":"VFMKJEDf","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681006">
        <w:fldChar w:fldCharType="separate"/>
      </w:r>
      <w:r w:rsidR="0065113B" w:rsidRPr="0065113B">
        <w:rPr>
          <w:rFonts w:ascii="Calibri" w:hAnsi="Calibri" w:cs="Calibri"/>
        </w:rPr>
        <w:t>[16], [17], [18], [19]</w:t>
      </w:r>
      <w:r w:rsidR="00681006">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1" w:name="_Toc155520888"/>
      <w:r>
        <w:lastRenderedPageBreak/>
        <w:t>Multithreading</w:t>
      </w:r>
      <w:bookmarkEnd w:id="11"/>
    </w:p>
    <w:p w14:paraId="18FB3F5E" w14:textId="36C5A0B4" w:rsidR="002D4805"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434DB02A" w14:textId="1ECC48C3" w:rsidR="00085A56" w:rsidRDefault="00A7512C" w:rsidP="00536F67">
      <w:r>
        <w:t xml:space="preserve">Unreal Engine provides classes that you can use to implement multithreading. </w:t>
      </w:r>
      <w:r w:rsidR="00837780">
        <w:t>For example you can create an FRunnable object to create a thread that executes a certain task. Or you can use ParallelFor to execute a for loop on multiple threads. Another example is using FCriticalSection to make sure that multiple threads can’t access the same piece of code at the same time.</w:t>
      </w:r>
      <w:r w:rsidR="00CE2CB7">
        <w:t xml:space="preserve"> As you can see, you don’t need to use the standard C++ implementations, you can use Unreal’s instead</w:t>
      </w:r>
      <w:r w:rsidR="008F57A2">
        <w:t xml:space="preserve"> </w:t>
      </w:r>
      <w:r w:rsidR="008F57A2">
        <w:fldChar w:fldCharType="begin"/>
      </w:r>
      <w:r w:rsidR="008F57A2">
        <w:instrText xml:space="preserve"> ADDIN ZOTERO_ITEM CSL_CITATION {"citationID":"Zs6AwHPW","properties":{"formattedCitation":"[20]","plainCitation":"[20]","noteIndex":0},"citationItems":[{"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schema":"https://github.com/citation-style-language/schema/raw/master/csl-citation.json"} </w:instrText>
      </w:r>
      <w:r w:rsidR="008F57A2">
        <w:fldChar w:fldCharType="separate"/>
      </w:r>
      <w:r w:rsidR="008F57A2" w:rsidRPr="008F57A2">
        <w:rPr>
          <w:rFonts w:ascii="Calibri" w:hAnsi="Calibri" w:cs="Calibri"/>
        </w:rPr>
        <w:t>[20]</w:t>
      </w:r>
      <w:r w:rsidR="008F57A2">
        <w:fldChar w:fldCharType="end"/>
      </w:r>
      <w:r w:rsidR="00CE2CB7">
        <w:t>.</w:t>
      </w:r>
      <w:r w:rsidR="000C4251">
        <w:br/>
      </w:r>
      <w:r w:rsidR="007C16EB">
        <w:t xml:space="preserve">The engine runs </w:t>
      </w:r>
      <w:r w:rsidR="0099315B">
        <w:t>a</w:t>
      </w:r>
      <w:r w:rsidR="007C16EB">
        <w:t xml:space="preserve"> few processes on a different thread by default, such as rendering</w:t>
      </w:r>
      <w:r w:rsidR="00D97F5B">
        <w:t>. But most game logic such as the game tick, runs on a single thread</w:t>
      </w:r>
      <w:r w:rsidR="00047DFC">
        <w:t>, so there is a lot of room for optimization there</w:t>
      </w:r>
      <w:r w:rsidR="008F57A2">
        <w:t xml:space="preserve"> </w:t>
      </w:r>
      <w:r w:rsidR="008F57A2">
        <w:fldChar w:fldCharType="begin"/>
      </w:r>
      <w:r w:rsidR="008F57A2">
        <w:instrText xml:space="preserve"> ADDIN ZOTERO_ITEM CSL_CITATION {"citationID":"edl2uYWB","properties":{"formattedCitation":"[21]","plainCitation":"[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schema":"https://github.com/citation-style-language/schema/raw/master/csl-citation.json"} </w:instrText>
      </w:r>
      <w:r w:rsidR="008F57A2">
        <w:fldChar w:fldCharType="separate"/>
      </w:r>
      <w:r w:rsidR="008F57A2" w:rsidRPr="008F57A2">
        <w:rPr>
          <w:rFonts w:ascii="Calibri" w:hAnsi="Calibri" w:cs="Calibri"/>
        </w:rPr>
        <w:t>[21]</w:t>
      </w:r>
      <w:r w:rsidR="008F57A2">
        <w:fldChar w:fldCharType="end"/>
      </w:r>
      <w:r w:rsidR="00047DFC">
        <w:t>.</w:t>
      </w:r>
      <w:r w:rsidR="000C4251">
        <w:br/>
      </w:r>
      <w:r w:rsidR="007C16EB">
        <w:t>An important thing to be aware of is that some functionality is required to run on the game thread, such as changing the location of actors.</w:t>
      </w:r>
      <w:r w:rsidR="00292095">
        <w:t xml:space="preserve"> This can limit the potential benefits of multithreadin</w:t>
      </w:r>
      <w:r w:rsidR="008F57A2">
        <w:t>g.</w:t>
      </w:r>
    </w:p>
    <w:p w14:paraId="6D7A4FF8" w14:textId="77777777" w:rsidR="008F57A2" w:rsidRPr="00536F67" w:rsidRDefault="008F57A2" w:rsidP="00536F67"/>
    <w:p w14:paraId="5E15C3C2" w14:textId="27E9CCA3" w:rsidR="00536F67" w:rsidRDefault="00536F67" w:rsidP="00536F67">
      <w:pPr>
        <w:pStyle w:val="Heading2"/>
        <w:numPr>
          <w:ilvl w:val="0"/>
          <w:numId w:val="34"/>
        </w:numPr>
      </w:pPr>
      <w:bookmarkStart w:id="12" w:name="_Toc155520890"/>
      <w:r>
        <w:t>Rendering</w:t>
      </w:r>
      <w:r w:rsidR="005E60EF">
        <w:t xml:space="preserve"> and </w:t>
      </w:r>
      <w:r>
        <w:t>animations</w:t>
      </w:r>
      <w:bookmarkEnd w:id="12"/>
    </w:p>
    <w:p w14:paraId="42636EC3" w14:textId="1CAA8F56" w:rsidR="00416EF6" w:rsidRDefault="00246978" w:rsidP="00246978">
      <w:r>
        <w:t>When working in a 3D game engine, rendering can be a potential bottleneck, especially when rendering a large amount of separate objects</w:t>
      </w:r>
      <w:r w:rsidR="00094373">
        <w:t xml:space="preserve"> </w:t>
      </w:r>
      <w:r w:rsidR="00094373">
        <w:fldChar w:fldCharType="begin"/>
      </w:r>
      <w:r w:rsidR="00094373">
        <w:instrText xml:space="preserve"> ADDIN ZOTERO_ITEM CSL_CITATION {"citationID":"EwahOxHV","properties":{"formattedCitation":"[11], [22]","plainCitation":"[11], [22]","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rsidR="00094373">
        <w:fldChar w:fldCharType="separate"/>
      </w:r>
      <w:r w:rsidR="00094373" w:rsidRPr="00094373">
        <w:rPr>
          <w:rFonts w:ascii="Calibri" w:hAnsi="Calibri" w:cs="Calibri"/>
        </w:rPr>
        <w:t>[11], [22]</w:t>
      </w:r>
      <w:r w:rsidR="00094373">
        <w:fldChar w:fldCharType="end"/>
      </w:r>
      <w:r w:rsidR="00E8425A">
        <w:t>.</w:t>
      </w:r>
      <w:r w:rsidR="00EB3F6E">
        <w:br/>
      </w:r>
      <w:r w:rsidR="00D6185A">
        <w:t>Along with rendering, animations can also take a lot of CPU frame time. Especially since skeletal animations are most commonly used, and require the CPU to evaluate the bones every frame</w:t>
      </w:r>
      <w:r w:rsidR="00F92B5C">
        <w:t xml:space="preserve"> </w:t>
      </w:r>
      <w:r w:rsidR="00F92B5C">
        <w:fldChar w:fldCharType="begin"/>
      </w:r>
      <w:r w:rsidR="00F92B5C">
        <w:instrText xml:space="preserve"> ADDIN ZOTERO_ITEM CSL_CITATION {"citationID":"JomSLe50","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F92B5C">
        <w:fldChar w:fldCharType="separate"/>
      </w:r>
      <w:r w:rsidR="00F92B5C" w:rsidRPr="00F92B5C">
        <w:rPr>
          <w:rFonts w:ascii="Calibri" w:hAnsi="Calibri" w:cs="Calibri"/>
        </w:rPr>
        <w:t>[23]</w:t>
      </w:r>
      <w:r w:rsidR="00F92B5C">
        <w:fldChar w:fldCharType="end"/>
      </w:r>
      <w:r w:rsidR="00D6185A">
        <w:t>.</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53BF036A"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65113B">
        <w:instrText xml:space="preserve"> ADDIN ZOTERO_ITEM CSL_CITATION {"citationID":"tBZtyJBB","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65113B" w:rsidRPr="0065113B">
        <w:rPr>
          <w:rFonts w:ascii="Calibri" w:hAnsi="Calibri" w:cs="Calibri"/>
        </w:rPr>
        <w:t>[23]</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170067A6" w:rsidR="00931C23" w:rsidRDefault="004B44CA" w:rsidP="004B44CA">
      <w:pPr>
        <w:pStyle w:val="Caption"/>
      </w:pPr>
      <w:bookmarkStart w:id="14" w:name="_Toc155551499"/>
      <w:r>
        <w:t xml:space="preserve">Figure </w:t>
      </w:r>
      <w:fldSimple w:instr=" SEQ Figure \* ARABIC ">
        <w:r w:rsidR="00CF321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65113B">
        <w:instrText xml:space="preserve"> ADDIN ZOTERO_ITEM CSL_CITATION {"citationID":"AiM2Niiz","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65113B" w:rsidRPr="0065113B">
        <w:rPr>
          <w:rFonts w:ascii="Calibri" w:hAnsi="Calibri" w:cs="Calibri"/>
        </w:rPr>
        <w:t>[23]</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5BDC9EE2" w14:textId="0CD3A338" w:rsidR="002C5209" w:rsidRDefault="00D6185A" w:rsidP="00246978">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r w:rsidR="00C840DC">
        <w:br/>
      </w:r>
      <w:r w:rsidR="002C5209">
        <w:t>This system is perfect for when you have more than average, but still relatively small amounts of skeletal meshes.</w:t>
      </w:r>
      <w:r w:rsidR="00C840DC">
        <w:t xml:space="preserve"> </w:t>
      </w:r>
      <w:r w:rsidR="00A43250">
        <w:fldChar w:fldCharType="begin"/>
      </w:r>
      <w:r w:rsidR="0065113B">
        <w:instrText xml:space="preserve"> ADDIN ZOTERO_ITEM CSL_CITATION {"citationID":"eqdJem5u","properties":{"formattedCitation":"[24]","plainCitation":"[24]","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rsidR="00A43250">
        <w:fldChar w:fldCharType="separate"/>
      </w:r>
      <w:r w:rsidR="0065113B" w:rsidRPr="0065113B">
        <w:rPr>
          <w:rFonts w:ascii="Calibri" w:hAnsi="Calibri" w:cs="Calibri"/>
        </w:rPr>
        <w:t>[24]</w:t>
      </w:r>
      <w:r w:rsidR="00A43250">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13DB45BE" w14:textId="35E82DA1" w:rsidR="00763C59" w:rsidRDefault="002C5209" w:rsidP="00763C59">
      <w:r>
        <w:t>Animation sharing is another system Unreal Engine has available to help optimize skeletal mesh</w:t>
      </w:r>
      <w:r w:rsidR="004A7BDF">
        <w:t xml:space="preserve"> animations</w:t>
      </w:r>
      <w:r>
        <w:t>.</w:t>
      </w:r>
      <w:r w:rsidR="00B86B2F">
        <w:br/>
      </w:r>
      <w:r w:rsidR="00725D2F">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r w:rsidR="002D3614">
        <w:br/>
      </w:r>
      <w:r w:rsidR="00725D2F">
        <w:t>This system requires a bit of work to set up correctly, especially if you want it to seem as if each mesh has their own animation or you want to use animations that trigger on certain events, like attacking</w:t>
      </w:r>
      <w:r w:rsidR="00C840DC">
        <w:t xml:space="preserve"> </w:t>
      </w:r>
      <w:r w:rsidR="00763C59">
        <w:fldChar w:fldCharType="begin"/>
      </w:r>
      <w:r w:rsidR="0065113B">
        <w:instrText xml:space="preserve"> ADDIN ZOTERO_ITEM CSL_CITATION {"citationID":"8yTkU7uJ","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763C59">
        <w:fldChar w:fldCharType="separate"/>
      </w:r>
      <w:r w:rsidR="0065113B" w:rsidRPr="0065113B">
        <w:rPr>
          <w:rFonts w:ascii="Calibri" w:hAnsi="Calibri" w:cs="Calibri"/>
        </w:rPr>
        <w:t>[25]</w:t>
      </w:r>
      <w:r w:rsidR="00763C59">
        <w:fldChar w:fldCharType="end"/>
      </w:r>
      <w:r w:rsidR="00C840DC">
        <w:t>.</w:t>
      </w:r>
    </w:p>
    <w:p w14:paraId="63F966E3" w14:textId="3D252991" w:rsidR="005634A3" w:rsidRDefault="005634A3" w:rsidP="005634A3">
      <w:pPr>
        <w:pStyle w:val="Heading3"/>
        <w:numPr>
          <w:ilvl w:val="1"/>
          <w:numId w:val="34"/>
        </w:numPr>
      </w:pPr>
      <w:bookmarkStart w:id="17" w:name="_Toc155520894"/>
      <w:r>
        <w:lastRenderedPageBreak/>
        <w:t>Vertex Animations</w:t>
      </w:r>
      <w:bookmarkEnd w:id="17"/>
    </w:p>
    <w:p w14:paraId="0363F3BB" w14:textId="77B1DB6B" w:rsidR="00536F67" w:rsidRDefault="00DF21B5" w:rsidP="00536F67">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r w:rsidR="00127EA7">
        <w:br/>
      </w:r>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r w:rsidR="00127EA7">
        <w:br/>
      </w:r>
      <w:r w:rsidR="00F46E96">
        <w:t>Unreal Engine has a plugin called AnimToTexture, that allows you to bake animation sequences to textures.</w:t>
      </w:r>
      <w:r w:rsidR="00127EA7">
        <w:t xml:space="preserve"> </w:t>
      </w:r>
      <w:r w:rsidR="00A43250">
        <w:fldChar w:fldCharType="begin"/>
      </w:r>
      <w:r w:rsidR="0065113B">
        <w:instrText xml:space="preserve"> ADDIN ZOTERO_ITEM CSL_CITATION {"citationID":"7sSheVuz","properties":{"formattedCitation":"[23], [26]","plainCitation":"[23], [26]","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rsidR="00A43250">
        <w:fldChar w:fldCharType="separate"/>
      </w:r>
      <w:r w:rsidR="0065113B" w:rsidRPr="0065113B">
        <w:rPr>
          <w:rFonts w:ascii="Calibri" w:hAnsi="Calibri" w:cs="Calibri"/>
        </w:rPr>
        <w:t>[23], [26]</w:t>
      </w:r>
      <w:r w:rsidR="00A43250">
        <w:fldChar w:fldCharType="end"/>
      </w:r>
    </w:p>
    <w:p w14:paraId="7077178B" w14:textId="77777777" w:rsidR="00127EA7" w:rsidRDefault="00127EA7" w:rsidP="00536F67"/>
    <w:p w14:paraId="147E555D" w14:textId="00DC1C8F" w:rsidR="005634A3" w:rsidRDefault="00536F67" w:rsidP="002D4805">
      <w:pPr>
        <w:pStyle w:val="Heading2"/>
        <w:numPr>
          <w:ilvl w:val="0"/>
          <w:numId w:val="34"/>
        </w:numPr>
      </w:pPr>
      <w:bookmarkStart w:id="18" w:name="_Toc155520895"/>
      <w:r>
        <w:t>GPU programming</w:t>
      </w:r>
      <w:bookmarkEnd w:id="18"/>
    </w:p>
    <w:p w14:paraId="04BB927D" w14:textId="00109426"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r w:rsidR="00FD1BE9">
        <w:br/>
      </w:r>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rPr>
          <w:noProof/>
        </w:rPr>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7"/>
                    <a:stretch>
                      <a:fillRect/>
                    </a:stretch>
                  </pic:blipFill>
                  <pic:spPr>
                    <a:xfrm>
                      <a:off x="0" y="0"/>
                      <a:ext cx="5943600" cy="3343275"/>
                    </a:xfrm>
                    <a:prstGeom prst="rect">
                      <a:avLst/>
                    </a:prstGeom>
                  </pic:spPr>
                </pic:pic>
              </a:graphicData>
            </a:graphic>
          </wp:inline>
        </w:drawing>
      </w:r>
    </w:p>
    <w:p w14:paraId="3235C653" w14:textId="50AC9E66" w:rsidR="00931C23" w:rsidRDefault="00985E32" w:rsidP="00985E32">
      <w:pPr>
        <w:pStyle w:val="Caption"/>
      </w:pPr>
      <w:bookmarkStart w:id="19" w:name="_Toc155551501"/>
      <w:r>
        <w:t xml:space="preserve">Figure </w:t>
      </w:r>
      <w:fldSimple w:instr=" SEQ Figure \* ARABIC ">
        <w:r w:rsidR="00CF321A">
          <w:rPr>
            <w:noProof/>
          </w:rPr>
          <w:t>5</w:t>
        </w:r>
      </w:fldSimple>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r>
        <w:t>BrilliantGameStudios</w:t>
      </w:r>
      <w:r w:rsidRPr="004533C0">
        <w:t>)</w:t>
      </w:r>
      <w:bookmarkEnd w:id="19"/>
      <w:r w:rsidR="00EC3D07">
        <w:fldChar w:fldCharType="begin"/>
      </w:r>
      <w:r w:rsidR="006B262E">
        <w:instrText xml:space="preserve"> ADDIN ZOTERO_ITEM CSL_CITATION {"citationID":"xv4NyGzP","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6B262E" w:rsidRPr="006B262E">
        <w:rPr>
          <w:rFonts w:ascii="Calibri" w:hAnsi="Calibri" w:cs="Calibri"/>
        </w:rPr>
        <w:t>[4]</w:t>
      </w:r>
      <w:r w:rsidR="00EC3D07">
        <w:fldChar w:fldCharType="end"/>
      </w:r>
    </w:p>
    <w:p w14:paraId="1DCDF126" w14:textId="79192E59" w:rsidR="005634A3" w:rsidRDefault="005634A3" w:rsidP="005634A3">
      <w:pPr>
        <w:pStyle w:val="Heading3"/>
        <w:numPr>
          <w:ilvl w:val="1"/>
          <w:numId w:val="34"/>
        </w:numPr>
      </w:pPr>
      <w:bookmarkStart w:id="20" w:name="_Toc155520896"/>
      <w:r>
        <w:lastRenderedPageBreak/>
        <w:t>Compute Shaders</w:t>
      </w:r>
      <w:bookmarkEnd w:id="20"/>
    </w:p>
    <w:p w14:paraId="00849727" w14:textId="2DDDC869" w:rsidR="00A43250" w:rsidRDefault="00606AB0" w:rsidP="00246978">
      <w:r>
        <w:t>Compute shaders are shaders that instead of rendering, are used for computations</w:t>
      </w:r>
      <w:r w:rsidR="007C0891">
        <w:t>. They work very similar to normal shaders, except that their output is not used for rendering.</w:t>
      </w:r>
      <w:r w:rsidR="00F40BC9">
        <w:br/>
      </w:r>
      <w:r w:rsidR="007C0891">
        <w:t>Because they run on the GPU, they can do some operations much more efficient than the CPU. They also run on a separate thread, so they won’t block the thread from which you call them</w:t>
      </w:r>
      <w:r w:rsidR="00672213">
        <w:t>.</w:t>
      </w:r>
      <w:r w:rsidR="00F40BC9">
        <w:t xml:space="preserve"> </w:t>
      </w:r>
      <w:r w:rsidR="00A43250">
        <w:fldChar w:fldCharType="begin"/>
      </w:r>
      <w:r w:rsidR="0065113B">
        <w:instrText xml:space="preserve"> ADDIN ZOTERO_ITEM CSL_CITATION {"citationID":"2ggiAi0w","properties":{"formattedCitation":"[27], [28], [29], [30]","plainCitation":"[27], [28], [29], [30]","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rsidR="00A43250">
        <w:fldChar w:fldCharType="separate"/>
      </w:r>
      <w:r w:rsidR="0065113B" w:rsidRPr="0065113B">
        <w:rPr>
          <w:rFonts w:ascii="Calibri" w:hAnsi="Calibri" w:cs="Calibri"/>
        </w:rPr>
        <w:t>[27], [28], [29], [30]</w:t>
      </w:r>
      <w:r w:rsidR="00A43250">
        <w:fldChar w:fldCharType="end"/>
      </w:r>
    </w:p>
    <w:p w14:paraId="6AF87B67" w14:textId="3D116015" w:rsidR="00F42B88" w:rsidRDefault="00F42B88"/>
    <w:p w14:paraId="3F160C54" w14:textId="77777777" w:rsidR="007C0891" w:rsidRDefault="005634A3" w:rsidP="005634A3">
      <w:pPr>
        <w:pStyle w:val="Heading3"/>
        <w:numPr>
          <w:ilvl w:val="1"/>
          <w:numId w:val="34"/>
        </w:numPr>
      </w:pPr>
      <w:bookmarkStart w:id="21" w:name="_Toc155520897"/>
      <w:r>
        <w:t>CUDA</w:t>
      </w:r>
      <w:bookmarkEnd w:id="21"/>
    </w:p>
    <w:p w14:paraId="69880323" w14:textId="5D15EADC"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r w:rsidR="000F54D2">
        <w:br/>
      </w:r>
      <w:r w:rsidR="009E6753">
        <w:t>Since this is developed by Nvidia, it will only run on Nvidia GPUs.</w:t>
      </w:r>
      <w:r w:rsidR="00A43250" w:rsidRPr="007C0891">
        <w:t xml:space="preserve"> </w:t>
      </w:r>
      <w:r w:rsidR="00A43250">
        <w:fldChar w:fldCharType="begin"/>
      </w:r>
      <w:r w:rsidR="0065113B">
        <w:instrText xml:space="preserve"> ADDIN ZOTERO_ITEM CSL_CITATION {"citationID":"GfOaZI3v","properties":{"formattedCitation":"[31], [32], [33], [34]","plainCitation":"[31], [32], [33], [34]","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rsidR="00A43250">
        <w:fldChar w:fldCharType="separate"/>
      </w:r>
      <w:r w:rsidR="0065113B" w:rsidRPr="0065113B">
        <w:rPr>
          <w:rFonts w:ascii="Calibri" w:hAnsi="Calibri" w:cs="Calibri"/>
        </w:rPr>
        <w:t>[31], [32], [33], [34]</w:t>
      </w:r>
      <w:r w:rsidR="00A43250">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2" w:name="_Toc155520898"/>
      <w:r>
        <w:t>Opencl</w:t>
      </w:r>
      <w:bookmarkEnd w:id="22"/>
    </w:p>
    <w:p w14:paraId="7AB79DBC" w14:textId="260760C2" w:rsidR="00356630" w:rsidRDefault="007C0891" w:rsidP="00356630">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8" w:history="1">
        <w:r w:rsidR="009E6753" w:rsidRPr="009E6753">
          <w:t>Khronos Group</w:t>
        </w:r>
      </w:hyperlink>
      <w:r w:rsidR="009E6753">
        <w:t>.</w:t>
      </w:r>
      <w:r w:rsidR="00FB51E0">
        <w:t xml:space="preserve"> It is a more general parallel programming API, but its main use is GPU programming.</w:t>
      </w:r>
      <w:r w:rsidR="000F54D2">
        <w:t xml:space="preserve"> </w:t>
      </w:r>
      <w:r w:rsidR="00356630">
        <w:fldChar w:fldCharType="begin"/>
      </w:r>
      <w:r w:rsidR="0065113B">
        <w:instrText xml:space="preserve"> ADDIN ZOTERO_ITEM CSL_CITATION {"citationID":"88aGUMZv","properties":{"formattedCitation":"[27], [28], [30], [35], [36], [37]","plainCitation":"[27], [28], [30], [35], [36], [37]","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rsidR="00356630">
        <w:fldChar w:fldCharType="separate"/>
      </w:r>
      <w:r w:rsidR="0065113B" w:rsidRPr="0065113B">
        <w:rPr>
          <w:rFonts w:ascii="Calibri" w:hAnsi="Calibri" w:cs="Calibri"/>
        </w:rPr>
        <w:t>[27], [28], [30], [35], [36], [37]</w:t>
      </w:r>
      <w:r w:rsidR="00356630">
        <w:fldChar w:fldCharType="end"/>
      </w:r>
    </w:p>
    <w:p w14:paraId="7AAFB355" w14:textId="77777777" w:rsidR="00356630" w:rsidRDefault="00356630"/>
    <w:p w14:paraId="24B62514" w14:textId="0B430335" w:rsidR="00356630" w:rsidRDefault="00356630" w:rsidP="00356630">
      <w:pPr>
        <w:pStyle w:val="Heading3"/>
        <w:numPr>
          <w:ilvl w:val="1"/>
          <w:numId w:val="34"/>
        </w:numPr>
      </w:pPr>
      <w:r>
        <w:t>Unreal Engine</w:t>
      </w:r>
    </w:p>
    <w:p w14:paraId="1EEC4B49" w14:textId="0D48BB1D" w:rsidR="00356630" w:rsidRDefault="00356630" w:rsidP="00356630">
      <w:r>
        <w:t>Unreal Engine has native support for using compute shaders, though it is not an extensively explored topic.</w:t>
      </w:r>
      <w:r w:rsidR="008F1166">
        <w:br/>
      </w:r>
      <w:r>
        <w:t>There are also plugins available for using CUDA and OpenCL, but there is also not a lot of information available about them.</w:t>
      </w:r>
      <w:r w:rsidR="000F54D2">
        <w:t xml:space="preserve"> </w:t>
      </w:r>
      <w:r>
        <w:fldChar w:fldCharType="begin"/>
      </w:r>
      <w:r w:rsidR="0065113B">
        <w:instrText xml:space="preserve"> ADDIN ZOTERO_ITEM CSL_CITATION {"citationID":"f5YYXOZf","properties":{"formattedCitation":"[29], [38], [39], [40]","plainCitation":"[29], [38], [39], [40]","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sidR="0065113B">
        <w:rPr>
          <w:rFonts w:ascii="MS Mincho" w:eastAsia="MS Mincho" w:hAnsi="MS Mincho" w:cs="MS Mincho" w:hint="eastAsia"/>
        </w:rPr>
        <w:instrText>関数を</w:instrText>
      </w:r>
      <w:r w:rsidR="0065113B">
        <w:instrText>Unreal Engine 4</w:instrText>
      </w:r>
      <w:r w:rsidR="0065113B">
        <w:rPr>
          <w:rFonts w:ascii="MS Mincho" w:eastAsia="MS Mincho" w:hAnsi="MS Mincho" w:cs="MS Mincho" w:hint="eastAsia"/>
        </w:rPr>
        <w:instrText>で用いる</w:instrText>
      </w:r>
      <w:r w:rsidR="0065113B">
        <w:instrText xml:space="preserve"> – </w:instrText>
      </w:r>
      <w:r w:rsidR="0065113B">
        <w:rPr>
          <w:rFonts w:ascii="MS Mincho" w:eastAsia="MS Mincho" w:hAnsi="MS Mincho" w:cs="MS Mincho" w:hint="eastAsia"/>
        </w:rPr>
        <w:instrText>サイアメント技術メモ</w:instrText>
      </w:r>
      <w:r w:rsidR="0065113B">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0065113B" w:rsidRPr="0065113B">
        <w:rPr>
          <w:rFonts w:ascii="Calibri" w:hAnsi="Calibri" w:cs="Calibri"/>
        </w:rPr>
        <w:t>[29], [38], [39], [40]</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3" w:name="_Toc155520899"/>
      <w:r>
        <w:lastRenderedPageBreak/>
        <w:t>case study</w:t>
      </w:r>
      <w:bookmarkEnd w:id="23"/>
    </w:p>
    <w:p w14:paraId="308CFF37" w14:textId="5EED3BB9" w:rsidR="009726B0" w:rsidRDefault="006A3E9B" w:rsidP="009726B0">
      <w:pPr>
        <w:pStyle w:val="Heading2"/>
        <w:numPr>
          <w:ilvl w:val="0"/>
          <w:numId w:val="40"/>
        </w:numPr>
      </w:pPr>
      <w:bookmarkStart w:id="24" w:name="_Toc155520900"/>
      <w:r w:rsidRPr="006A3E9B">
        <w:t>Experiment setup</w:t>
      </w:r>
      <w:bookmarkEnd w:id="24"/>
    </w:p>
    <w:p w14:paraId="2EAB9F17" w14:textId="2BDEF2DF" w:rsidR="006A6EFB" w:rsidRPr="006A6EFB" w:rsidRDefault="006A6EFB" w:rsidP="006A6EFB">
      <w:pPr>
        <w:pStyle w:val="Heading3"/>
        <w:numPr>
          <w:ilvl w:val="1"/>
          <w:numId w:val="40"/>
        </w:numPr>
      </w:pPr>
      <w:bookmarkStart w:id="25" w:name="_Toc155520901"/>
      <w:r>
        <w:t>Introduction</w:t>
      </w:r>
      <w:bookmarkEnd w:id="25"/>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19"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0"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6" w:name="_Toc155520902"/>
      <w:r>
        <w:t>Requirements</w:t>
      </w:r>
      <w:bookmarkEnd w:id="26"/>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2C85E25C"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65113B">
        <w:instrText xml:space="preserve"> ADDIN ZOTERO_ITEM CSL_CITATION {"citationID":"L4xdYMQV","properties":{"formattedCitation":"[41]","plainCitation":"[41]","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65113B" w:rsidRPr="0065113B">
        <w:rPr>
          <w:rFonts w:ascii="Calibri" w:hAnsi="Calibri" w:cs="Calibri"/>
        </w:rPr>
        <w:t>[41]</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1"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7" w:name="_Toc155520903"/>
      <w:r>
        <w:t>Measurements</w:t>
      </w:r>
      <w:bookmarkEnd w:id="27"/>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7FCC21DD"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24693338"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w:t>
      </w:r>
      <w:r w:rsidR="00494C6A">
        <w:t xml:space="preserve"> frame time spike</w:t>
      </w:r>
      <w:r w:rsidR="00FB5215">
        <w:t>, then we take the next frame.</w:t>
      </w:r>
    </w:p>
    <w:p w14:paraId="3FC1ECAA" w14:textId="2397F530"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w:t>
      </w:r>
      <w:r w:rsidR="005042E6">
        <w:t>s</w:t>
      </w:r>
      <w:r w:rsidR="00DD107B">
        <w:t xml:space="preserve">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4A0349CB" w:rsidR="00C7645D" w:rsidRDefault="00C7645D" w:rsidP="000D5C84">
      <w:r>
        <w:fldChar w:fldCharType="begin"/>
      </w:r>
      <w:r w:rsidR="00094373">
        <w:instrText xml:space="preserve"> ADDIN ZOTERO_ITEM CSL_CITATION {"citationID":"VHhTn6iM","properties":{"formattedCitation":"[22], [42], [43]","plainCitation":"[22], [42], [4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00094373" w:rsidRPr="00094373">
        <w:rPr>
          <w:rFonts w:ascii="Calibri" w:hAnsi="Calibri" w:cs="Calibri"/>
        </w:rPr>
        <w:t>[22], [42], [43]</w:t>
      </w:r>
      <w:r>
        <w:fldChar w:fldCharType="end"/>
      </w:r>
    </w:p>
    <w:p w14:paraId="7B068B89" w14:textId="77777777" w:rsidR="00350C2B" w:rsidRDefault="007371E2" w:rsidP="00350C2B">
      <w:pPr>
        <w:pStyle w:val="Heading2"/>
        <w:numPr>
          <w:ilvl w:val="0"/>
          <w:numId w:val="40"/>
        </w:numPr>
      </w:pPr>
      <w:bookmarkStart w:id="28" w:name="_Toc155520904"/>
      <w:r w:rsidRPr="007371E2">
        <w:t>Ex</w:t>
      </w:r>
      <w:r w:rsidR="006A3E9B">
        <w:t>periment Execution</w:t>
      </w:r>
      <w:bookmarkEnd w:id="28"/>
    </w:p>
    <w:p w14:paraId="35B8C062" w14:textId="77777777" w:rsidR="00350C2B" w:rsidRDefault="00CF42AA" w:rsidP="00350C2B">
      <w:pPr>
        <w:pStyle w:val="Heading3"/>
        <w:numPr>
          <w:ilvl w:val="1"/>
          <w:numId w:val="40"/>
        </w:numPr>
      </w:pPr>
      <w:bookmarkStart w:id="29" w:name="_Toc155520905"/>
      <w:r>
        <w:t>Simple battle Simulator</w:t>
      </w:r>
      <w:bookmarkEnd w:id="29"/>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5B8A7877" w:rsidR="002839ED" w:rsidRDefault="002839ED" w:rsidP="00350C2B">
      <w:r>
        <w:t>We create a unit</w:t>
      </w:r>
      <w:r w:rsidR="00073E6B">
        <w:t xml:space="preserve"> </w:t>
      </w:r>
      <w:r>
        <w:t xml:space="preserve">manager as a component of the gam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9C4B74">
        <w:t xml:space="preserve"> Ensuring the</w:t>
      </w:r>
      <w:r w:rsidR="00876848">
        <w:t xml:space="preserve"> units</w:t>
      </w:r>
      <w:r w:rsidR="009C4B74">
        <w:t xml:space="preserve"> don’t target allies</w:t>
      </w:r>
      <w:r w:rsidR="001D43C3">
        <w:t>, and reducing the amount they have to look through.</w:t>
      </w:r>
    </w:p>
    <w:p w14:paraId="19DBBEA1" w14:textId="77777777" w:rsidR="00980A73" w:rsidRDefault="00D67275" w:rsidP="00980A73">
      <w:pPr>
        <w:keepNext/>
        <w:rPr>
          <w:b/>
          <w:bCs/>
          <w:color w:val="2E74B5" w:themeColor="accent1" w:themeShade="BF"/>
          <w:sz w:val="16"/>
          <w:szCs w:val="16"/>
        </w:rPr>
      </w:pPr>
      <w:r w:rsidRPr="00D67275">
        <w:rPr>
          <w:noProof/>
        </w:rPr>
        <w:lastRenderedPageBreak/>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3"/>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0"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0"/>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4"/>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1"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1"/>
    </w:p>
    <w:p w14:paraId="227FDA86" w14:textId="77777777" w:rsidR="00985E32" w:rsidRPr="00985E32" w:rsidRDefault="00985E32" w:rsidP="00985E32"/>
    <w:p w14:paraId="1DF71CA6" w14:textId="0AA5909A" w:rsidR="0075011F" w:rsidRDefault="0075011F" w:rsidP="00350C2B">
      <w:r>
        <w:t xml:space="preserve">The </w:t>
      </w:r>
      <w:r w:rsidR="00B61C90">
        <w:t>unit</w:t>
      </w:r>
      <w:r>
        <w:t xml:space="preserve"> is an actor that inherits from ACharacter,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5"/>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2" w:name="_Toc155551560"/>
      <w:r>
        <w:t xml:space="preserve">Code snippet </w:t>
      </w:r>
      <w:fldSimple w:instr=" SEQ Code_snippet \* ARABIC ">
        <w:r w:rsidR="00CF321A">
          <w:rPr>
            <w:noProof/>
          </w:rPr>
          <w:t>3</w:t>
        </w:r>
      </w:fldSimple>
      <w:r>
        <w:t>: Target acquisition component header file</w:t>
      </w:r>
      <w:bookmarkEnd w:id="32"/>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6287379D"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 following a path on the nav</w:t>
      </w:r>
      <w:r w:rsidR="006E149C">
        <w:t xml:space="preserve">igation </w:t>
      </w:r>
      <w:r>
        <w:t>mesh.</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6"/>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3" w:name="_Toc155551561"/>
      <w:r>
        <w:t xml:space="preserve">Code snippet </w:t>
      </w:r>
      <w:fldSimple w:instr=" SEQ Code_snippet \* ARABIC ">
        <w:r w:rsidR="00CF321A">
          <w:rPr>
            <w:noProof/>
          </w:rPr>
          <w:t>4</w:t>
        </w:r>
      </w:fldSimple>
      <w:r>
        <w:t>: Move component header file</w:t>
      </w:r>
      <w:bookmarkEnd w:id="33"/>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3F6C04EA"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4" w:name="_Toc155551562"/>
      <w:r>
        <w:t xml:space="preserve">Code snippet </w:t>
      </w:r>
      <w:fldSimple w:instr=" SEQ Code_snippet \* ARABIC ">
        <w:r w:rsidR="00CF321A">
          <w:rPr>
            <w:noProof/>
          </w:rPr>
          <w:t>5</w:t>
        </w:r>
      </w:fldSimple>
      <w:r>
        <w:t>: Health component header file</w:t>
      </w:r>
      <w:bookmarkEnd w:id="34"/>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5B6C763"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8"/>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5" w:name="_Toc155551563"/>
      <w:r>
        <w:t xml:space="preserve">Code snippet </w:t>
      </w:r>
      <w:fldSimple w:instr=" SEQ Code_snippet \* ARABIC ">
        <w:r w:rsidR="00CF321A">
          <w:rPr>
            <w:noProof/>
          </w:rPr>
          <w:t>6</w:t>
        </w:r>
      </w:fldSimple>
      <w:r>
        <w:t>: Attack component header file</w:t>
      </w:r>
      <w:bookmarkEnd w:id="35"/>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9"/>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6" w:name="_Toc155551502"/>
      <w:r>
        <w:t xml:space="preserve">Figure </w:t>
      </w:r>
      <w:fldSimple w:instr=" SEQ Figure \* ARABIC ">
        <w:r w:rsidR="00CF321A">
          <w:rPr>
            <w:noProof/>
          </w:rPr>
          <w:t>6</w:t>
        </w:r>
      </w:fldSimple>
      <w:r>
        <w:t>: Simple battle simulator animation state graph</w:t>
      </w:r>
      <w:bookmarkEnd w:id="36"/>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6FFE4BBB" w:rsidR="00804DFE" w:rsidRPr="008B3BCA" w:rsidRDefault="008B3BCA" w:rsidP="00790F54">
      <w:r>
        <w:t>We leave the shadow map method to virtual shadow maps</w:t>
      </w:r>
      <w:r w:rsidR="00CC25BC">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7" w:name="_Toc155520906"/>
      <w:r>
        <w:lastRenderedPageBreak/>
        <w:t>Mass battle Simulator</w:t>
      </w:r>
      <w:bookmarkEnd w:id="37"/>
    </w:p>
    <w:p w14:paraId="5DE57E8D" w14:textId="3B66D04F" w:rsidR="00E43D2A" w:rsidRDefault="00E43D2A" w:rsidP="00E43D2A">
      <w:r>
        <w:t>For the battle simulator made with Mass we have to first include the required plugins, these include MassEntity (for all base Mass functionality) and MassAI, MassGameplay and MassCrowd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0"/>
                    <a:stretch>
                      <a:fillRect/>
                    </a:stretch>
                  </pic:blipFill>
                  <pic:spPr>
                    <a:xfrm>
                      <a:off x="0" y="0"/>
                      <a:ext cx="5943600" cy="1836420"/>
                    </a:xfrm>
                    <a:prstGeom prst="rect">
                      <a:avLst/>
                    </a:prstGeom>
                  </pic:spPr>
                </pic:pic>
              </a:graphicData>
            </a:graphic>
          </wp:inline>
        </w:drawing>
      </w:r>
    </w:p>
    <w:p w14:paraId="2B5F225F" w14:textId="028C506A" w:rsidR="00790F54" w:rsidRDefault="00980A73" w:rsidP="00980A73">
      <w:pPr>
        <w:pStyle w:val="Caption"/>
      </w:pPr>
      <w:bookmarkStart w:id="38" w:name="_Toc155551503"/>
      <w:r>
        <w:t xml:space="preserve">Figure </w:t>
      </w:r>
      <w:fldSimple w:instr=" SEQ Figure \* ARABIC ">
        <w:r w:rsidR="00CF321A">
          <w:rPr>
            <w:noProof/>
          </w:rPr>
          <w:t>7</w:t>
        </w:r>
      </w:fldSimple>
      <w:r>
        <w:t>: P</w:t>
      </w:r>
      <w:r w:rsidR="00BF7A31">
        <w:t>l</w:t>
      </w:r>
      <w:r>
        <w:t>ugins required for using Mass in Unreal Engine 5</w:t>
      </w:r>
      <w:bookmarkEnd w:id="38"/>
    </w:p>
    <w:p w14:paraId="64A0ABAA" w14:textId="77777777" w:rsidR="002942B4" w:rsidRPr="002942B4" w:rsidRDefault="002942B4" w:rsidP="002942B4"/>
    <w:p w14:paraId="19D4A992" w14:textId="02091AD5"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tructor, ConfigureQueries and Execute.</w:t>
      </w:r>
      <w:r>
        <w:br/>
        <w:t>In the constructor, we define the initial value of some variables, like whether the processor will automatically register itself</w:t>
      </w:r>
      <w:r w:rsidR="0052080F">
        <w:t xml:space="preserve"> at the start of the game</w:t>
      </w:r>
      <w:r>
        <w:t>, or if we want to do that at another time through our own code. We can also configure which tick phase we want our processor to execute during, and there are many more options than that of course.</w:t>
      </w:r>
      <w:r w:rsidR="009B78AD">
        <w:br/>
        <w:t>ConfigureQueries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1"/>
                    <a:stretch>
                      <a:fillRect/>
                    </a:stretch>
                  </pic:blipFill>
                  <pic:spPr>
                    <a:xfrm>
                      <a:off x="0" y="0"/>
                      <a:ext cx="5563082" cy="2042337"/>
                    </a:xfrm>
                    <a:prstGeom prst="rect">
                      <a:avLst/>
                    </a:prstGeom>
                  </pic:spPr>
                </pic:pic>
              </a:graphicData>
            </a:graphic>
          </wp:inline>
        </w:drawing>
      </w:r>
    </w:p>
    <w:p w14:paraId="27E4166F" w14:textId="6EFB93B3" w:rsidR="009B6E74" w:rsidRPr="009B6E74" w:rsidRDefault="00980A73" w:rsidP="000C2F97">
      <w:pPr>
        <w:pStyle w:val="Caption"/>
      </w:pPr>
      <w:bookmarkStart w:id="39" w:name="_Toc155551564"/>
      <w:r>
        <w:t xml:space="preserve">Code snippet </w:t>
      </w:r>
      <w:fldSimple w:instr=" SEQ Code_snippet \* ARABIC ">
        <w:r w:rsidR="00CF321A">
          <w:rPr>
            <w:noProof/>
          </w:rPr>
          <w:t>7</w:t>
        </w:r>
      </w:fldSimple>
      <w:r>
        <w:t>: Example of a processor header file</w:t>
      </w:r>
      <w:bookmarkEnd w:id="39"/>
    </w:p>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EntityConfig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2"/>
                    <a:stretch>
                      <a:fillRect/>
                    </a:stretch>
                  </pic:blipFill>
                  <pic:spPr>
                    <a:xfrm>
                      <a:off x="0" y="0"/>
                      <a:ext cx="4503810" cy="3749365"/>
                    </a:xfrm>
                    <a:prstGeom prst="rect">
                      <a:avLst/>
                    </a:prstGeom>
                  </pic:spPr>
                </pic:pic>
              </a:graphicData>
            </a:graphic>
          </wp:inline>
        </w:drawing>
      </w:r>
    </w:p>
    <w:p w14:paraId="03C9584E" w14:textId="3A58FEC6" w:rsidR="00D712BD" w:rsidRDefault="00980A73" w:rsidP="00980A73">
      <w:pPr>
        <w:pStyle w:val="Caption"/>
      </w:pPr>
      <w:bookmarkStart w:id="40" w:name="_Toc155551504"/>
      <w:r>
        <w:t xml:space="preserve">Figure </w:t>
      </w:r>
      <w:fldSimple w:instr=" SEQ Figure \* ARABIC ">
        <w:r w:rsidR="00CF321A">
          <w:rPr>
            <w:noProof/>
          </w:rPr>
          <w:t>8</w:t>
        </w:r>
      </w:fldSimple>
      <w:r>
        <w:t xml:space="preserve">: Example of a </w:t>
      </w:r>
      <w:r w:rsidR="00B20168">
        <w:t>m</w:t>
      </w:r>
      <w:r>
        <w:t>ass spawner configuration</w:t>
      </w:r>
      <w:bookmarkEnd w:id="40"/>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3"/>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1" w:name="_Toc155551505"/>
      <w:r>
        <w:t xml:space="preserve">Figure </w:t>
      </w:r>
      <w:fldSimple w:instr=" SEQ Figure \* ARABIC ">
        <w:r w:rsidR="00CF321A">
          <w:rPr>
            <w:noProof/>
          </w:rPr>
          <w:t>9</w:t>
        </w:r>
      </w:fldSimple>
      <w:r>
        <w:t>: Example of an EntityConfig data asset configuration</w:t>
      </w:r>
      <w:bookmarkEnd w:id="41"/>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39028356" w:rsidR="00E43D2A" w:rsidRDefault="00424491" w:rsidP="00E43D2A">
      <w:r>
        <w:t>For the target acquisition, we first need to be able to associate every entity with a certain army</w:t>
      </w:r>
      <w:r w:rsidR="000007CE">
        <w:t xml:space="preserve">, for that, we add an </w:t>
      </w:r>
      <w:r w:rsidR="00560779">
        <w:t>a</w:t>
      </w:r>
      <w:r w:rsidR="009336F7">
        <w:t>rmy</w:t>
      </w:r>
      <w:r w:rsidR="00560779">
        <w:t xml:space="preserve"> ID f</w:t>
      </w:r>
      <w:r w:rsidR="009336F7">
        <w:t>ragmen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4"/>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2" w:name="_Toc155551565"/>
      <w:r>
        <w:t xml:space="preserve">Code snippet </w:t>
      </w:r>
      <w:fldSimple w:instr=" SEQ Code_snippet \* ARABIC ">
        <w:r w:rsidR="00CF321A">
          <w:rPr>
            <w:noProof/>
          </w:rPr>
          <w:t>8</w:t>
        </w:r>
      </w:fldSimple>
      <w:r>
        <w:t>: FArmyIdFragment definition</w:t>
      </w:r>
      <w:bookmarkEnd w:id="42"/>
    </w:p>
    <w:p w14:paraId="3608DCE9" w14:textId="77777777" w:rsidR="00CE0916" w:rsidRPr="00CE0916" w:rsidRDefault="00CE0916" w:rsidP="00CE0916"/>
    <w:p w14:paraId="7911219D" w14:textId="1D0BD26C"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 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r w:rsidR="00D712BD" w:rsidRPr="00D712BD">
        <w:t>UMassSpawnLocationProcessor</w:t>
      </w:r>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5"/>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3" w:name="_Toc155551566"/>
      <w:r>
        <w:t xml:space="preserve">Code snippet </w:t>
      </w:r>
      <w:fldSimple w:instr=" SEQ Code_snippet \* ARABIC ">
        <w:r w:rsidR="00CF321A">
          <w:rPr>
            <w:noProof/>
          </w:rPr>
          <w:t>9</w:t>
        </w:r>
      </w:fldSimple>
      <w:r>
        <w:t>: Assigning the correct initial values to newly spawned entities</w:t>
      </w:r>
      <w:r>
        <w:rPr>
          <w:noProof/>
        </w:rPr>
        <w:t xml:space="preserve"> in the initializer processor</w:t>
      </w:r>
      <w:bookmarkEnd w:id="43"/>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40AAED2E" w:rsidR="00D712BD" w:rsidRDefault="00D712BD" w:rsidP="00E43D2A">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6"/>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4" w:name="_Toc155551567"/>
      <w:r>
        <w:t xml:space="preserve">Code snippet </w:t>
      </w:r>
      <w:fldSimple w:instr=" SEQ Code_snippet \* ARABIC ">
        <w:r w:rsidR="00CF321A">
          <w:rPr>
            <w:noProof/>
          </w:rPr>
          <w:t>10</w:t>
        </w:r>
      </w:fldSimple>
      <w:r>
        <w:t>: PossibleTargetEntities variable declaration</w:t>
      </w:r>
      <w:bookmarkEnd w:id="44"/>
    </w:p>
    <w:p w14:paraId="7CF4AAB4" w14:textId="77777777" w:rsidR="00E920EC" w:rsidRPr="00E920EC" w:rsidRDefault="00E920EC" w:rsidP="00E920EC"/>
    <w:p w14:paraId="714924B3" w14:textId="107D418E" w:rsidR="00321BC4" w:rsidRDefault="00321BC4" w:rsidP="00E43D2A">
      <w:r>
        <w:t xml:space="preserve">We then create a </w:t>
      </w:r>
      <w:r w:rsidR="00B73BB7">
        <w:t>t</w:t>
      </w:r>
      <w:r>
        <w:t>arget</w:t>
      </w:r>
      <w:r w:rsidR="00B73BB7">
        <w:t xml:space="preserve"> a</w:t>
      </w:r>
      <w:r>
        <w:t>cquisition</w:t>
      </w:r>
      <w:r w:rsidR="00B73BB7">
        <w:t xml:space="preserve"> p</w:t>
      </w:r>
      <w:r>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7"/>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5" w:name="_Toc155551568"/>
      <w:r>
        <w:t xml:space="preserve">Code snippet </w:t>
      </w:r>
      <w:fldSimple w:instr=" SEQ Code_snippet \* ARABIC ">
        <w:r w:rsidR="00CF321A">
          <w:rPr>
            <w:noProof/>
          </w:rPr>
          <w:t>11</w:t>
        </w:r>
      </w:fldSimple>
      <w:r>
        <w:t>: TargetAcquisitionProcessor Execute functionality</w:t>
      </w:r>
      <w:bookmarkEnd w:id="45"/>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582E3776" w:rsidR="00E43D2A" w:rsidRDefault="000A2FDF" w:rsidP="00E43D2A">
      <w:r>
        <w:t>For movement, we will use the Steering, Avoidance, Movement and SmoothRotation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p>
    <w:p w14:paraId="6E7131D2" w14:textId="3C787088" w:rsidR="002153C7" w:rsidRDefault="002153C7" w:rsidP="00E43D2A">
      <w:r>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26378685" w14:textId="1BDD43B2" w:rsidR="008712D3" w:rsidRDefault="008712D3" w:rsidP="00E43D2A">
      <w:r>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FindPathSync</w:t>
      </w:r>
      <w:r w:rsidR="000F4A51">
        <w:t xml:space="preserve"> function</w:t>
      </w:r>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8"/>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6" w:name="_Toc155551569"/>
      <w:r>
        <w:t xml:space="preserve">Code snippet </w:t>
      </w:r>
      <w:fldSimple w:instr=" SEQ Code_snippet \* ARABIC ">
        <w:r w:rsidR="00CF321A">
          <w:rPr>
            <w:noProof/>
          </w:rPr>
          <w:t>12</w:t>
        </w:r>
      </w:fldSimple>
      <w:r>
        <w:t>: Navigation mesh pathfinding in the navigation processor Execute function</w:t>
      </w:r>
      <w:bookmarkEnd w:id="46"/>
    </w:p>
    <w:p w14:paraId="75A48F36" w14:textId="77777777" w:rsidR="00C13516" w:rsidRPr="00C13516" w:rsidRDefault="00C13516" w:rsidP="00C13516"/>
    <w:p w14:paraId="751DAE69" w14:textId="39B0EC4B" w:rsidR="008712D3" w:rsidRDefault="008712D3" w:rsidP="00E43D2A">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39"/>
                    <a:stretch>
                      <a:fillRect/>
                    </a:stretch>
                  </pic:blipFill>
                  <pic:spPr>
                    <a:xfrm>
                      <a:off x="0" y="0"/>
                      <a:ext cx="5943600" cy="3246755"/>
                    </a:xfrm>
                    <a:prstGeom prst="rect">
                      <a:avLst/>
                    </a:prstGeom>
                  </pic:spPr>
                </pic:pic>
              </a:graphicData>
            </a:graphic>
          </wp:inline>
        </w:drawing>
      </w:r>
    </w:p>
    <w:p w14:paraId="3F90FD46" w14:textId="69EBD745" w:rsidR="00E43D2A" w:rsidRDefault="00B81921" w:rsidP="00B81921">
      <w:pPr>
        <w:pStyle w:val="Caption"/>
      </w:pPr>
      <w:bookmarkStart w:id="47" w:name="_Toc155551570"/>
      <w:r>
        <w:t xml:space="preserve">Code snippet </w:t>
      </w:r>
      <w:fldSimple w:instr=" SEQ Code_snippet \* ARABIC ">
        <w:r w:rsidR="00CF321A">
          <w:rPr>
            <w:noProof/>
          </w:rPr>
          <w:t>13</w:t>
        </w:r>
      </w:fldSimple>
      <w:r>
        <w:t>: Move</w:t>
      </w:r>
      <w:r w:rsidR="00AD207F">
        <w:t xml:space="preserve"> p</w:t>
      </w:r>
      <w:r>
        <w:t>rocessor functionality in the Execute function</w:t>
      </w:r>
      <w:bookmarkEnd w:id="47"/>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5F38EFBC"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0"/>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8" w:name="_Toc155551571"/>
      <w:r>
        <w:t xml:space="preserve">Code snippet </w:t>
      </w:r>
      <w:fldSimple w:instr=" SEQ Code_snippet \* ARABIC ">
        <w:r w:rsidR="00CF321A">
          <w:rPr>
            <w:noProof/>
          </w:rPr>
          <w:t>14</w:t>
        </w:r>
      </w:fldSimple>
      <w:r>
        <w:t>: Attack parameters shared fragment definition</w:t>
      </w:r>
      <w:bookmarkEnd w:id="48"/>
    </w:p>
    <w:p w14:paraId="585873A7" w14:textId="77777777" w:rsidR="00E62F93" w:rsidRPr="00E62F93" w:rsidRDefault="00E62F93" w:rsidP="00E62F93"/>
    <w:p w14:paraId="063A069F" w14:textId="09EACFE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1"/>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49" w:name="_Toc155551572"/>
      <w:r>
        <w:t xml:space="preserve">Code snippet </w:t>
      </w:r>
      <w:fldSimple w:instr=" SEQ Code_snippet \* ARABIC ">
        <w:r w:rsidR="00CF321A">
          <w:rPr>
            <w:noProof/>
          </w:rPr>
          <w:t>15</w:t>
        </w:r>
      </w:fldSimple>
      <w:r>
        <w:t>: Part of the attack processor functionality</w:t>
      </w:r>
      <w:bookmarkEnd w:id="49"/>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1A83E4F5" w:rsidR="00214F0D" w:rsidRDefault="00402884" w:rsidP="00FE78CF">
      <w:r>
        <w:t xml:space="preserve">The dying fragment will use a timer to indicate how long it takes until it is dead. The processor will go over every entity and count down the timer, once done, it will spawn a new entity, according to </w:t>
      </w:r>
      <w:r w:rsidR="003F3AF1">
        <w:t>an</w:t>
      </w:r>
      <w:r>
        <w:t xml:space="preserve"> EntityConfig asse</w:t>
      </w:r>
      <w:r w:rsidR="001A46DC">
        <w:t>t</w:t>
      </w:r>
      <w:r>
        <w:t>.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2"/>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0" w:name="_Toc155551573"/>
      <w:r>
        <w:t xml:space="preserve">Code snippet </w:t>
      </w:r>
      <w:fldSimple w:instr=" SEQ Code_snippet \* ARABIC ">
        <w:r w:rsidR="00CF321A">
          <w:rPr>
            <w:noProof/>
          </w:rPr>
          <w:t>16</w:t>
        </w:r>
      </w:fldSimple>
      <w:r>
        <w:t xml:space="preserve">: </w:t>
      </w:r>
      <w:r w:rsidRPr="000C04D7">
        <w:t>Part of the dying processor functionality in the Execute function</w:t>
      </w:r>
      <w:bookmarkEnd w:id="50"/>
    </w:p>
    <w:p w14:paraId="386104FC" w14:textId="77777777" w:rsidR="00621184" w:rsidRPr="00621184" w:rsidRDefault="00621184" w:rsidP="00621184"/>
    <w:p w14:paraId="6F1A13E7" w14:textId="198ED546" w:rsidR="00402884" w:rsidRDefault="00402884" w:rsidP="00FE78CF">
      <w:r>
        <w:t>We will not immediately destroy the now dead entity, as a good practice is to instead mark it as dead by using a tag, and then using DestroyEntities()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3"/>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1" w:name="_Toc155551574"/>
      <w:r>
        <w:t xml:space="preserve">Code snippet </w:t>
      </w:r>
      <w:fldSimple w:instr=" SEQ Code_snippet \* ARABIC ">
        <w:r w:rsidR="00CF321A">
          <w:rPr>
            <w:noProof/>
          </w:rPr>
          <w:t>17</w:t>
        </w:r>
      </w:fldSimple>
      <w:r>
        <w:t>: DestroyEntitiesProcessor Execute function</w:t>
      </w:r>
      <w:bookmarkEnd w:id="51"/>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4"/>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2" w:name="_Toc155551506"/>
      <w:r>
        <w:t xml:space="preserve">Figure </w:t>
      </w:r>
      <w:fldSimple w:instr=" SEQ Figure \* ARABIC ">
        <w:r w:rsidR="00CF321A">
          <w:rPr>
            <w:noProof/>
          </w:rPr>
          <w:t>10</w:t>
        </w:r>
      </w:fldSimple>
      <w:r>
        <w:t>:</w:t>
      </w:r>
      <w:r>
        <w:rPr>
          <w:noProof/>
        </w:rPr>
        <w:t xml:space="preserve"> Visualization trait configuration</w:t>
      </w:r>
      <w:bookmarkEnd w:id="52"/>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ACharacter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5"/>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3" w:name="_Toc155551575"/>
      <w:r>
        <w:t xml:space="preserve">Code snippet </w:t>
      </w:r>
      <w:fldSimple w:instr=" SEQ Code_snippet \* ARABIC ">
        <w:r w:rsidR="00CF321A">
          <w:rPr>
            <w:noProof/>
          </w:rPr>
          <w:t>18</w:t>
        </w:r>
      </w:fldSimple>
      <w:r>
        <w:t>: Transform translator execute function</w:t>
      </w:r>
      <w:bookmarkEnd w:id="53"/>
    </w:p>
    <w:p w14:paraId="5E87E3E9" w14:textId="77777777" w:rsidR="00D249E8" w:rsidRPr="00D249E8" w:rsidRDefault="00D249E8" w:rsidP="00D249E8"/>
    <w:p w14:paraId="013D71D0" w14:textId="0E185F85" w:rsidR="004D1A93" w:rsidRPr="007E02AF" w:rsidRDefault="004D1A93" w:rsidP="007E02AF">
      <w:r>
        <w:t>We also need to add the LODCollectorTrai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BDB3D5D"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6"/>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4" w:name="_Toc155551576"/>
      <w:r>
        <w:t xml:space="preserve">Code snippet </w:t>
      </w:r>
      <w:fldSimple w:instr=" SEQ Code_snippet \* ARABIC ">
        <w:r w:rsidR="00CF321A">
          <w:rPr>
            <w:noProof/>
          </w:rPr>
          <w:t>19</w:t>
        </w:r>
      </w:fldSimple>
      <w:r>
        <w:t>: Animation instance update functionality</w:t>
      </w:r>
      <w:bookmarkEnd w:id="54"/>
    </w:p>
    <w:p w14:paraId="4A176565" w14:textId="77777777" w:rsidR="00C7645D" w:rsidRDefault="00C7645D" w:rsidP="00C7645D"/>
    <w:p w14:paraId="6B12D003" w14:textId="42EEFBC8" w:rsidR="00C7645D" w:rsidRDefault="00C7645D" w:rsidP="00C7645D">
      <w:r>
        <w:fldChar w:fldCharType="begin"/>
      </w:r>
      <w:r w:rsidR="00094373">
        <w:instrText xml:space="preserve"> ADDIN ZOTERO_ITEM CSL_CITATION {"citationID":"Kay3fYAC","properties":{"formattedCitation":"[10], [11], [12], [13], [14], [15], [44], [45], [46], [47], [48], [49]","plainCitation":"[10], [11], [12], [13], [14], [15], [44], [45], [46], [47], [48], [49]","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00094373" w:rsidRPr="00094373">
        <w:rPr>
          <w:rFonts w:ascii="Calibri" w:hAnsi="Calibri" w:cs="Calibri"/>
        </w:rPr>
        <w:t>[10], [11], [12], [13], [14], [15], [44], [45], [46], [47], [48], [49]</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5" w:name="_Toc155520907"/>
      <w:r w:rsidRPr="002839ED">
        <w:t>Rendering/LODs</w:t>
      </w:r>
      <w:bookmarkEnd w:id="55"/>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7"/>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8"/>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6" w:name="_Toc155551507"/>
      <w:r>
        <w:t xml:space="preserve">Figure </w:t>
      </w:r>
      <w:fldSimple w:instr=" SEQ Figure \* ARABIC ">
        <w:r w:rsidR="00CF321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CF321A">
          <w:rPr>
            <w:noProof/>
          </w:rPr>
          <w:t>12</w:t>
        </w:r>
      </w:fldSimple>
      <w:r>
        <w:t>:</w:t>
      </w:r>
      <w:r w:rsidRPr="00FE3229">
        <w:t xml:space="preserve"> Draw call amount with </w:t>
      </w:r>
      <w:r>
        <w:t>new</w:t>
      </w:r>
      <w:r w:rsidRPr="00FE3229">
        <w:t xml:space="preserve"> model</w:t>
      </w:r>
      <w:bookmarkEnd w:id="56"/>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49"/>
                    <a:stretch>
                      <a:fillRect/>
                    </a:stretch>
                  </pic:blipFill>
                  <pic:spPr>
                    <a:xfrm>
                      <a:off x="0" y="0"/>
                      <a:ext cx="5776461" cy="4198984"/>
                    </a:xfrm>
                    <a:prstGeom prst="rect">
                      <a:avLst/>
                    </a:prstGeom>
                  </pic:spPr>
                </pic:pic>
              </a:graphicData>
            </a:graphic>
          </wp:inline>
        </w:drawing>
      </w:r>
    </w:p>
    <w:p w14:paraId="5AF0C30F" w14:textId="466C9425" w:rsidR="001B1D78" w:rsidRDefault="00CF321A" w:rsidP="00CF321A">
      <w:pPr>
        <w:pStyle w:val="Caption"/>
      </w:pPr>
      <w:bookmarkStart w:id="57" w:name="_Toc155551508"/>
      <w:r>
        <w:t xml:space="preserve">Figure </w:t>
      </w:r>
      <w:fldSimple w:instr=" SEQ Figure \* ARABIC ">
        <w:r>
          <w:rPr>
            <w:noProof/>
          </w:rPr>
          <w:t>13</w:t>
        </w:r>
      </w:fldSimple>
      <w:r>
        <w:t>: LOD Settings after generating an LOD</w:t>
      </w:r>
      <w:r w:rsidR="008D6209">
        <w:t xml:space="preserve"> s</w:t>
      </w:r>
      <w:r>
        <w:t>ettings asset</w:t>
      </w:r>
      <w:bookmarkEnd w:id="57"/>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8" w:name="_Toc155520908"/>
      <w:r>
        <w:lastRenderedPageBreak/>
        <w:t>Multithreading</w:t>
      </w:r>
      <w:bookmarkEnd w:id="58"/>
    </w:p>
    <w:p w14:paraId="275EB3CF" w14:textId="2F50BA11" w:rsidR="00A56DD0" w:rsidRDefault="00A56DD0" w:rsidP="00BC6BAD">
      <w:r>
        <w:t>As of 5.1, Mass already does some multithreading by default. Every processor will execute on a separate thread, unless</w:t>
      </w:r>
      <w:r w:rsidR="006D2185">
        <w:t xml:space="preserve"> the</w:t>
      </w:r>
      <w:r>
        <w:t xml:space="preserve"> </w:t>
      </w:r>
      <w:r w:rsidRPr="00A56DD0">
        <w:t>bRequiresGameThreadExecution</w:t>
      </w:r>
      <w:r w:rsidR="006D2185">
        <w:t xml:space="preserve"> boolean</w:t>
      </w:r>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0"/>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59" w:name="_Toc155551577"/>
      <w:r>
        <w:t xml:space="preserve">Code snippet </w:t>
      </w:r>
      <w:fldSimple w:instr=" SEQ Code_snippet \* ARABIC ">
        <w:r>
          <w:rPr>
            <w:noProof/>
          </w:rPr>
          <w:t>20</w:t>
        </w:r>
      </w:fldSimple>
      <w:r>
        <w:t>: Replacing the normal for loop with a ParallelFor</w:t>
      </w:r>
      <w:bookmarkEnd w:id="59"/>
    </w:p>
    <w:p w14:paraId="20BEE998" w14:textId="77777777" w:rsidR="00127B1A" w:rsidRPr="00127B1A" w:rsidRDefault="00127B1A" w:rsidP="00127B1A"/>
    <w:p w14:paraId="1F87BA0A" w14:textId="367CFBC3" w:rsidR="00E36553" w:rsidRDefault="00E36553" w:rsidP="00350C2B">
      <w:r>
        <w:t>We can do the exact same in our navigation</w:t>
      </w:r>
      <w:r w:rsidR="00DD41F7">
        <w:t xml:space="preserve"> </w:t>
      </w:r>
      <w:r>
        <w:t xml:space="preserve">processor. </w:t>
      </w:r>
      <w:r w:rsidR="003523E0">
        <w:t>Alternatively, we could</w:t>
      </w:r>
      <w:r>
        <w:t xml:space="preserve"> use a normal for loop and </w:t>
      </w:r>
      <w:r w:rsidR="00F32A2C">
        <w:t>replace FindPathSync with</w:t>
      </w:r>
      <w:r>
        <w:t xml:space="preserve"> FindPathASync, but from</w:t>
      </w:r>
      <w:r w:rsidR="006C61A0">
        <w:t xml:space="preserve"> a quick test</w:t>
      </w:r>
      <w:r w:rsidR="008B78E3">
        <w:t xml:space="preserve">, this </w:t>
      </w:r>
      <w:r w:rsidR="006C61A0">
        <w:t>seems to be</w:t>
      </w:r>
      <w:r w:rsidR="008B78E3">
        <w:t xml:space="preserve"> slower than FindPathSync in a ParallelFor.</w:t>
      </w:r>
    </w:p>
    <w:p w14:paraId="4B739460" w14:textId="48AD9E84" w:rsidR="009726B0" w:rsidRDefault="008B78E3" w:rsidP="00350C2B">
      <w:r>
        <w:t>We also multithreaded the movement and attacking processor</w:t>
      </w:r>
      <w:r w:rsidR="001D1DD5">
        <w:t>s</w:t>
      </w:r>
      <w:r>
        <w:t>, which in hindsight</w:t>
      </w:r>
      <w:r w:rsidR="003C0C4E">
        <w:t>,</w:t>
      </w:r>
      <w:r>
        <w:t xml:space="preserve"> was not needed since they already barely take any frame time at all.</w:t>
      </w:r>
    </w:p>
    <w:p w14:paraId="56887772" w14:textId="31176BA5" w:rsidR="008B78E3" w:rsidRDefault="008B78E3" w:rsidP="00350C2B">
      <w:r>
        <w:t>Also make sure to use a mutex (FCriticalSection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1"/>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0" w:name="_Toc155551578"/>
      <w:r>
        <w:t xml:space="preserve">Code snippet </w:t>
      </w:r>
      <w:fldSimple w:instr=" SEQ Code_snippet \* ARABIC ">
        <w:r>
          <w:rPr>
            <w:noProof/>
          </w:rPr>
          <w:t>21</w:t>
        </w:r>
      </w:fldSimple>
      <w:r>
        <w:t>: Using a mutex to prevent simultaneous writing to the deferred command buffer</w:t>
      </w:r>
      <w:bookmarkEnd w:id="60"/>
    </w:p>
    <w:p w14:paraId="30DB8A6D" w14:textId="77777777" w:rsidR="00C7645D" w:rsidRDefault="00C7645D" w:rsidP="00C7645D"/>
    <w:p w14:paraId="30A84AB9" w14:textId="09BDF735" w:rsidR="00C7645D" w:rsidRDefault="00C7645D" w:rsidP="00C7645D">
      <w:r>
        <w:fldChar w:fldCharType="begin"/>
      </w:r>
      <w:r w:rsidR="00094373">
        <w:instrText xml:space="preserve"> ADDIN ZOTERO_ITEM CSL_CITATION {"citationID":"PKiigu96","properties":{"formattedCitation":"[20], [21], [50]","plainCitation":"[20], [21], [5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00094373" w:rsidRPr="00094373">
        <w:rPr>
          <w:rFonts w:ascii="Calibri" w:hAnsi="Calibri" w:cs="Calibri"/>
        </w:rPr>
        <w:t>[20], [21], [5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1" w:name="_Toc155520909"/>
      <w:r>
        <w:t>Spatial Partitioning</w:t>
      </w:r>
      <w:bookmarkEnd w:id="61"/>
    </w:p>
    <w:p w14:paraId="6E14B080" w14:textId="5FA87631" w:rsidR="008B78E3" w:rsidRDefault="008B78E3" w:rsidP="008B78E3">
      <w:r>
        <w:lastRenderedPageBreak/>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A48054C"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 a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0A79125B" w:rsidR="00185F9F" w:rsidRDefault="00185F9F" w:rsidP="008B78E3">
      <w:r>
        <w:t>Luckily, Unreal Engine has some spatial partitioning structures built into the engine, like the hash</w:t>
      </w:r>
      <w:r w:rsidR="00333B95">
        <w:t xml:space="preserve"> </w:t>
      </w:r>
      <w:r>
        <w:t xml:space="preserve">grid that was used for avoidance. They also have multiple octree implementations, the one we will use is TOctree2 (the original TOctree is deprecated), since it is the most similar to a classic octree. There is also </w:t>
      </w:r>
      <w:r w:rsidRPr="00185F9F">
        <w:t>FSparseDynamicOctree3</w:t>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2"/>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2" w:name="_Toc155551509"/>
      <w:r>
        <w:t xml:space="preserve">Figure </w:t>
      </w:r>
      <w:fldSimple w:instr=" SEQ Figure \* ARABIC ">
        <w:r>
          <w:rPr>
            <w:noProof/>
          </w:rPr>
          <w:t>14</w:t>
        </w:r>
      </w:fldSimple>
      <w:r>
        <w:t>: Visualization of the octree, the blue boxes represent the nodes</w:t>
      </w:r>
      <w:r>
        <w:rPr>
          <w:noProof/>
        </w:rPr>
        <w:t xml:space="preserve"> of the tree</w:t>
      </w:r>
      <w:bookmarkEnd w:id="62"/>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3"/>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3" w:name="_Toc155551510"/>
      <w:r>
        <w:t xml:space="preserve">Figure </w:t>
      </w:r>
      <w:fldSimple w:instr=" SEQ Figure \* ARABIC ">
        <w:r>
          <w:rPr>
            <w:noProof/>
          </w:rPr>
          <w:t>15</w:t>
        </w:r>
      </w:fldSimple>
      <w:r>
        <w:t>: Finding the closest target in the octree</w:t>
      </w:r>
      <w:bookmarkEnd w:id="63"/>
    </w:p>
    <w:p w14:paraId="336FCD69" w14:textId="77777777" w:rsidR="00C7645D" w:rsidRDefault="00C7645D" w:rsidP="00C7645D"/>
    <w:p w14:paraId="111BDF02" w14:textId="499807F2" w:rsidR="00C7645D" w:rsidRDefault="00C7645D" w:rsidP="00C7645D">
      <w:r>
        <w:fldChar w:fldCharType="begin"/>
      </w:r>
      <w:r w:rsidR="0065113B">
        <w:instrText xml:space="preserve"> ADDIN ZOTERO_ITEM CSL_CITATION {"citationID":"vHvpXbrY","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0065113B" w:rsidRPr="0065113B">
        <w:rPr>
          <w:rFonts w:ascii="Calibri" w:hAnsi="Calibri" w:cs="Calibri"/>
        </w:rPr>
        <w:t>[16], [17], [18], [19]</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4" w:name="_Toc155520910"/>
      <w:r>
        <w:t>Animation Sharing</w:t>
      </w:r>
      <w:bookmarkEnd w:id="64"/>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5" w:name="_Toc155551511"/>
      <w:r>
        <w:t xml:space="preserve">Figure </w:t>
      </w:r>
      <w:fldSimple w:instr=" SEQ Figure \* ARABIC ">
        <w:r>
          <w:rPr>
            <w:noProof/>
          </w:rPr>
          <w:t>16</w:t>
        </w:r>
      </w:fldSimple>
      <w:r>
        <w:t>: Screenshot from within Unreal Insights to</w:t>
      </w:r>
      <w:r>
        <w:rPr>
          <w:noProof/>
        </w:rPr>
        <w:t xml:space="preserve"> show the amount of frame time the animations take</w:t>
      </w:r>
      <w:bookmarkEnd w:id="65"/>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5"/>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6" w:name="_Toc155551512"/>
      <w:r>
        <w:t xml:space="preserve">Figure </w:t>
      </w:r>
      <w:fldSimple w:instr=" SEQ Figure \* ARABIC ">
        <w:r>
          <w:rPr>
            <w:noProof/>
          </w:rPr>
          <w:t>17</w:t>
        </w:r>
      </w:fldSimple>
      <w:r>
        <w:t>: Creation of the animation sharing manager</w:t>
      </w:r>
      <w:bookmarkEnd w:id="66"/>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6"/>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7" w:name="_Toc155551513"/>
      <w:r>
        <w:t xml:space="preserve">Figure </w:t>
      </w:r>
      <w:fldSimple w:instr=" SEQ Figure \* ARABIC ">
        <w:r>
          <w:rPr>
            <w:noProof/>
          </w:rPr>
          <w:t>18</w:t>
        </w:r>
      </w:fldSimple>
      <w:r w:rsidRPr="002F1346">
        <w:t xml:space="preserve">: Configuration of the </w:t>
      </w:r>
      <w:r>
        <w:t>AnimationSharingSetup asset</w:t>
      </w:r>
      <w:bookmarkEnd w:id="67"/>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7"/>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8" w:name="_Toc155551514"/>
      <w:r>
        <w:t xml:space="preserve">Figure </w:t>
      </w:r>
      <w:fldSimple w:instr=" SEQ Figure \* ARABIC ">
        <w:r>
          <w:rPr>
            <w:noProof/>
          </w:rPr>
          <w:t>19</w:t>
        </w:r>
      </w:fldSimple>
      <w:r>
        <w:t>: Registering and unregistering the actor with the animation sharing manager</w:t>
      </w:r>
      <w:bookmarkEnd w:id="68"/>
    </w:p>
    <w:p w14:paraId="20F06514" w14:textId="77777777" w:rsidR="00C7645D" w:rsidRDefault="00C7645D" w:rsidP="00C7645D"/>
    <w:p w14:paraId="7A2B5891" w14:textId="5908A86F" w:rsidR="00C7645D" w:rsidRPr="00C7645D" w:rsidRDefault="00C7645D" w:rsidP="00C7645D">
      <w:r>
        <w:fldChar w:fldCharType="begin"/>
      </w:r>
      <w:r w:rsidR="0065113B">
        <w:instrText xml:space="preserve"> ADDIN ZOTERO_ITEM CSL_CITATION {"citationID":"VADUr5E5","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0065113B" w:rsidRPr="0065113B">
        <w:rPr>
          <w:rFonts w:ascii="Calibri" w:hAnsi="Calibri" w:cs="Calibri"/>
        </w:rPr>
        <w:t>[25]</w:t>
      </w:r>
      <w:r>
        <w:fldChar w:fldCharType="end"/>
      </w:r>
    </w:p>
    <w:p w14:paraId="24DC491D" w14:textId="5BC5D838" w:rsidR="00EB1279" w:rsidRDefault="006A3E9B" w:rsidP="008B3BCA">
      <w:pPr>
        <w:pStyle w:val="Heading2"/>
        <w:numPr>
          <w:ilvl w:val="0"/>
          <w:numId w:val="40"/>
        </w:numPr>
      </w:pPr>
      <w:bookmarkStart w:id="69" w:name="_Toc155520911"/>
      <w:r>
        <w:lastRenderedPageBreak/>
        <w:t>Results</w:t>
      </w:r>
      <w:bookmarkEnd w:id="69"/>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8"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59"/>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0" w:name="_Toc155551515"/>
      <w:r>
        <w:t xml:space="preserve">Figure </w:t>
      </w:r>
      <w:fldSimple w:instr=" SEQ Figure \* ARABIC ">
        <w:r>
          <w:rPr>
            <w:noProof/>
          </w:rPr>
          <w:t>20</w:t>
        </w:r>
      </w:fldSimple>
      <w:r>
        <w:t>: Screenshot from within Unreal Insights showing how component ticks are not grouped</w:t>
      </w:r>
      <w:bookmarkEnd w:id="70"/>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21A22053" w:rsidR="00C7645D" w:rsidRDefault="00C7645D" w:rsidP="000D5C84">
      <w:r>
        <w:fldChar w:fldCharType="begin"/>
      </w:r>
      <w:r w:rsidR="00094373">
        <w:instrText xml:space="preserve"> ADDIN ZOTERO_ITEM CSL_CITATION {"citationID":"wcchrr7E","properties":{"formattedCitation":"[22], [42], [43]","plainCitation":"[22], [42], [4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00094373" w:rsidRPr="00094373">
        <w:rPr>
          <w:rFonts w:ascii="Calibri" w:hAnsi="Calibri" w:cs="Calibri"/>
        </w:rPr>
        <w:t>[22], [42], [4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0"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1" w:name="_Toc155520912"/>
      <w:r>
        <w:lastRenderedPageBreak/>
        <w:t>Discussion</w:t>
      </w:r>
      <w:bookmarkEnd w:id="71"/>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r w:rsidR="0007434B">
        <w:t>etc…</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57E4D1E4"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1"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2" w:name="_Toc155520913"/>
      <w:r>
        <w:lastRenderedPageBreak/>
        <w:t>Frame Time Over Unit Count</w:t>
      </w:r>
      <w:bookmarkEnd w:id="72"/>
    </w:p>
    <w:p w14:paraId="5D800724" w14:textId="375A9EF3" w:rsidR="005A143E" w:rsidRDefault="005A143E" w:rsidP="005A143E">
      <w:r>
        <w:t>The game thread takes more frame time than the render thread and GPU in all cases</w:t>
      </w:r>
      <w:r w:rsidR="0053548A">
        <w:t>, o</w:t>
      </w:r>
      <w:r>
        <w:t>nce we go past 800 vs 800 units. This means that our game</w:t>
      </w:r>
      <w:r w:rsidR="00A228A1">
        <w:t xml:space="preserve">play logic </w:t>
      </w:r>
      <w:r>
        <w:t>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E5B1BFD" w14:textId="5BE9A074" w:rsidR="00E32CF7" w:rsidRDefault="005A143E" w:rsidP="001473F8">
      <w:pPr>
        <w:pStyle w:val="Caption"/>
      </w:pPr>
      <w:bookmarkStart w:id="73" w:name="_Toc155551658"/>
      <w:r>
        <w:t xml:space="preserve">Chart </w:t>
      </w:r>
      <w:fldSimple w:instr=" SEQ Chart \* ARABIC ">
        <w:r w:rsidR="00C4770A">
          <w:rPr>
            <w:noProof/>
          </w:rPr>
          <w:t>1</w:t>
        </w:r>
      </w:fldSimple>
      <w:r w:rsidRPr="00306CE3">
        <w:t>: Game thread frame time over unit count</w:t>
      </w:r>
      <w:bookmarkEnd w:id="73"/>
    </w:p>
    <w:p w14:paraId="4CD7DFE1" w14:textId="77777777" w:rsidR="001473F8" w:rsidRDefault="001473F8">
      <w:r>
        <w:br w:type="page"/>
      </w:r>
    </w:p>
    <w:p w14:paraId="4224157D" w14:textId="2A2C1539" w:rsidR="005A143E" w:rsidRDefault="005A143E" w:rsidP="005A143E">
      <w:r>
        <w:lastRenderedPageBreak/>
        <w:t xml:space="preserve">In case of the render thread, it seems like </w:t>
      </w:r>
      <w:r w:rsidR="00527A7E">
        <w:t>M</w:t>
      </w:r>
      <w:r>
        <w:t>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1C79596" w14:textId="44C28014" w:rsidR="003D6EE0" w:rsidRDefault="00F36E07" w:rsidP="00F36E07">
      <w:pPr>
        <w:pStyle w:val="Caption"/>
      </w:pPr>
      <w:bookmarkStart w:id="74" w:name="_Toc155551659"/>
      <w:r>
        <w:t xml:space="preserve">Chart </w:t>
      </w:r>
      <w:fldSimple w:instr=" SEQ Chart \* ARABIC ">
        <w:r w:rsidR="00C4770A">
          <w:rPr>
            <w:noProof/>
          </w:rPr>
          <w:t>2</w:t>
        </w:r>
      </w:fldSimple>
      <w:r>
        <w:t>: Render thread frame time over unit count</w:t>
      </w:r>
      <w:bookmarkEnd w:id="74"/>
    </w:p>
    <w:p w14:paraId="6946B452" w14:textId="77777777" w:rsidR="00EE00A4" w:rsidRDefault="00EE00A4" w:rsidP="00CA24DB"/>
    <w:p w14:paraId="4A92049E" w14:textId="3D97EED0" w:rsidR="005A143E" w:rsidRDefault="005A143E" w:rsidP="00CA24DB">
      <w:r>
        <w:t xml:space="preserve">The GPU frame time seems to vary a lot, seemingly randomly. We can </w:t>
      </w:r>
      <w:r w:rsidR="00737CB5">
        <w:t>see</w:t>
      </w:r>
      <w:r>
        <w:t xml:space="preserve"> that the GPU time goes up when there are more units on screen</w:t>
      </w:r>
      <w:r w:rsidR="007464D0">
        <w:t>,</w:t>
      </w:r>
      <w:r>
        <w:t xml:space="preserve"> and that Mass, or any other technique</w:t>
      </w:r>
      <w:r w:rsidR="00BE019F">
        <w:t>,</w:t>
      </w:r>
      <w:r>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0885B33" w14:textId="7295735F" w:rsidR="00EE00A4" w:rsidRDefault="00F36E07" w:rsidP="00F36E07">
      <w:pPr>
        <w:pStyle w:val="Caption"/>
      </w:pPr>
      <w:bookmarkStart w:id="75" w:name="_Toc155551660"/>
      <w:r>
        <w:t xml:space="preserve">Chart </w:t>
      </w:r>
      <w:fldSimple w:instr=" SEQ Chart \* ARABIC ">
        <w:r w:rsidR="00C4770A">
          <w:rPr>
            <w:noProof/>
          </w:rPr>
          <w:t>3</w:t>
        </w:r>
      </w:fldSimple>
      <w:r>
        <w:t>: GPU frame time over unit count</w:t>
      </w:r>
      <w:bookmarkEnd w:id="75"/>
    </w:p>
    <w:p w14:paraId="7B07577E" w14:textId="2CD64868" w:rsidR="005A143E" w:rsidRDefault="005A143E" w:rsidP="005A143E">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0C6C8575" w:rsidR="005A143E" w:rsidRDefault="005A143E" w:rsidP="00CA24DB">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D743A2D" w14:textId="6EF482B8" w:rsidR="00836A11" w:rsidRDefault="00F36E07" w:rsidP="00F36E07">
      <w:pPr>
        <w:pStyle w:val="Caption"/>
      </w:pPr>
      <w:bookmarkStart w:id="76" w:name="_Toc155551661"/>
      <w:r>
        <w:t xml:space="preserve">Chart </w:t>
      </w:r>
      <w:fldSimple w:instr=" SEQ Chart \* ARABIC ">
        <w:r w:rsidR="00C4770A">
          <w:rPr>
            <w:noProof/>
          </w:rPr>
          <w:t>4</w:t>
        </w:r>
      </w:fldSimple>
      <w:r>
        <w:t>: Target acquisition frame time over unit count</w:t>
      </w:r>
      <w:bookmarkEnd w:id="76"/>
    </w:p>
    <w:p w14:paraId="2AFC11C5" w14:textId="70720A80" w:rsidR="003726D2" w:rsidRDefault="003726D2">
      <w:r>
        <w:br w:type="page"/>
      </w:r>
    </w:p>
    <w:p w14:paraId="1F8C4194" w14:textId="77777777" w:rsidR="009F60E4" w:rsidRDefault="009F60E4" w:rsidP="009F60E4">
      <w:r>
        <w:lastRenderedPageBreak/>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2D6B728" w14:textId="6ADC3FD2" w:rsidR="00984133" w:rsidRDefault="00F36E07" w:rsidP="00F36E07">
      <w:pPr>
        <w:pStyle w:val="Caption"/>
      </w:pPr>
      <w:bookmarkStart w:id="77" w:name="_Toc155551662"/>
      <w:r>
        <w:t xml:space="preserve">Chart </w:t>
      </w:r>
      <w:fldSimple w:instr=" SEQ Chart \* ARABIC ">
        <w:r w:rsidR="00C4770A">
          <w:rPr>
            <w:noProof/>
          </w:rPr>
          <w:t>5</w:t>
        </w:r>
      </w:fldSimple>
      <w:r>
        <w:t>: Navigation frame time over unit count</w:t>
      </w:r>
      <w:bookmarkEnd w:id="77"/>
    </w:p>
    <w:p w14:paraId="4525D777" w14:textId="49EB3D99" w:rsidR="005E5EF9" w:rsidRDefault="005E5EF9">
      <w:r>
        <w:br w:type="page"/>
      </w:r>
    </w:p>
    <w:p w14:paraId="7EF2787B" w14:textId="77777777" w:rsidR="009F60E4" w:rsidRDefault="009F60E4" w:rsidP="009F60E4">
      <w:r>
        <w:lastRenderedPageBreak/>
        <w:t>In this graph, we can see that the character movement component that was used in the simple battle simulator, seems to be very inefficient in general, even with only a few hundred units.</w:t>
      </w:r>
    </w:p>
    <w:p w14:paraId="3704F08F" w14:textId="14C7AEC7" w:rsidR="009F60E4" w:rsidRDefault="009F60E4" w:rsidP="009F60E4">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p>
    <w:p w14:paraId="4CC3647A" w14:textId="526C21B1" w:rsidR="009F60E4" w:rsidRDefault="009F60E4" w:rsidP="00CA24DB">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1A9197" w14:textId="65E74391" w:rsidR="004374EC" w:rsidRDefault="00F36E07" w:rsidP="00F36E07">
      <w:pPr>
        <w:pStyle w:val="Caption"/>
      </w:pPr>
      <w:bookmarkStart w:id="78" w:name="_Toc155551663"/>
      <w:r>
        <w:t xml:space="preserve">Chart </w:t>
      </w:r>
      <w:fldSimple w:instr=" SEQ Chart \* ARABIC ">
        <w:r w:rsidR="00C4770A">
          <w:rPr>
            <w:noProof/>
          </w:rPr>
          <w:t>6</w:t>
        </w:r>
      </w:fldSimple>
      <w:r>
        <w:t>: Movement and avoidance frame time over unit count</w:t>
      </w:r>
      <w:bookmarkEnd w:id="78"/>
    </w:p>
    <w:p w14:paraId="25FCB08D" w14:textId="6A0DE60A" w:rsidR="005E5EF9" w:rsidRDefault="005E5EF9">
      <w:r>
        <w:br w:type="page"/>
      </w:r>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5B923983"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B250CB0" w14:textId="76AC4272" w:rsidR="00B34A19" w:rsidRDefault="00F36E07" w:rsidP="00F36E07">
      <w:pPr>
        <w:pStyle w:val="Caption"/>
      </w:pPr>
      <w:bookmarkStart w:id="79" w:name="_Toc155551664"/>
      <w:r>
        <w:t xml:space="preserve">Chart </w:t>
      </w:r>
      <w:fldSimple w:instr=" SEQ Chart \* ARABIC ">
        <w:r w:rsidR="00C4770A">
          <w:rPr>
            <w:noProof/>
          </w:rPr>
          <w:t>7</w:t>
        </w:r>
      </w:fldSimple>
      <w:r>
        <w:t>: Mass to actor frame time over unit count</w:t>
      </w:r>
      <w:bookmarkEnd w:id="79"/>
    </w:p>
    <w:p w14:paraId="19E9DC53" w14:textId="5E33D1E5" w:rsidR="00E16B12" w:rsidRDefault="00E16B12">
      <w:r>
        <w:br w:type="page"/>
      </w:r>
    </w:p>
    <w:p w14:paraId="3F7E1115" w14:textId="782E278F" w:rsidR="009F60E4" w:rsidRDefault="009F60E4" w:rsidP="009F60E4">
      <w:r>
        <w:lastRenderedPageBreak/>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1721CF32" w:rsidR="009F60E4" w:rsidRDefault="009F60E4" w:rsidP="009F60E4">
      <w:r>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t xml:space="preserve">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9C9D0ED" w:rsidR="009F60E4" w:rsidRDefault="009F60E4" w:rsidP="00CA24DB">
      <w:r>
        <w:t>Vertex animations might be a better solution than animation sharing, since it</w:t>
      </w:r>
      <w:r w:rsidR="00A438BF" w:rsidRPr="00A438BF">
        <w:t xml:space="preserve"> </w:t>
      </w:r>
      <w:r w:rsidR="00A438BF">
        <w:t>would delegate the animation work to the GPU</w:t>
      </w:r>
      <w:r>
        <w:t xml:space="preserve"> </w:t>
      </w:r>
      <w:r w:rsidR="00A438BF">
        <w:t>and also</w:t>
      </w:r>
      <w:r>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7382BD7" w14:textId="6221D9E1" w:rsidR="00B648FE" w:rsidRDefault="00F36E07" w:rsidP="00F36E07">
      <w:pPr>
        <w:pStyle w:val="Caption"/>
      </w:pPr>
      <w:bookmarkStart w:id="80" w:name="_Toc155551665"/>
      <w:r>
        <w:t xml:space="preserve">Chart </w:t>
      </w:r>
      <w:fldSimple w:instr=" SEQ Chart \* ARABIC ">
        <w:r w:rsidR="00C4770A">
          <w:rPr>
            <w:noProof/>
          </w:rPr>
          <w:t>8</w:t>
        </w:r>
      </w:fldSimple>
      <w:r>
        <w:t>: Animation frame time over unit count</w:t>
      </w:r>
      <w:bookmarkEnd w:id="80"/>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1" w:name="_Toc155520914"/>
      <w:r>
        <w:t>Game Thread Frame Time Composition</w:t>
      </w:r>
      <w:bookmarkEnd w:id="81"/>
    </w:p>
    <w:p w14:paraId="518A6CC0" w14:textId="4862E3FC" w:rsidR="0038438B" w:rsidRDefault="0038438B" w:rsidP="0038438B">
      <w:r>
        <w:t>Through the following graphs, we will take a look at which elements take the most time in the game thread, since that is our biggest bottleneck. These measurements are from the 800 vs 800 test</w:t>
      </w:r>
      <w:r w:rsidR="004E7F8B">
        <w:t>s</w:t>
      </w:r>
      <w:r>
        <w:t>, because that is about where the fps drops below 60 in all cases.</w:t>
      </w:r>
    </w:p>
    <w:p w14:paraId="7F889F0B" w14:textId="77777777" w:rsidR="00C4770A" w:rsidRDefault="00C4770A" w:rsidP="0038438B"/>
    <w:p w14:paraId="3E142B71" w14:textId="27429F22" w:rsidR="00C4770A" w:rsidRPr="0038438B" w:rsidRDefault="00C4770A" w:rsidP="0038438B">
      <w:r>
        <w:t xml:space="preserve">In the simple battle simulator, it is obvious that the character movement component is the biggest performance issue. Creating </w:t>
      </w:r>
      <w:r w:rsidR="00FE255E">
        <w:t xml:space="preserve">a custom </w:t>
      </w:r>
      <w:r>
        <w:t>movement component and avoidance system might help with that. After tha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3CC8276" w14:textId="20EA4511" w:rsidR="003B641E" w:rsidRDefault="00F36E07" w:rsidP="00F36E07">
      <w:pPr>
        <w:pStyle w:val="Caption"/>
      </w:pPr>
      <w:bookmarkStart w:id="82" w:name="_Toc155551666"/>
      <w:r>
        <w:t xml:space="preserve">Chart </w:t>
      </w:r>
      <w:fldSimple w:instr=" SEQ Chart \* ARABIC ">
        <w:r w:rsidR="00C4770A">
          <w:rPr>
            <w:noProof/>
          </w:rPr>
          <w:t>9</w:t>
        </w:r>
      </w:fldSimple>
      <w:r>
        <w:t>: Game thread frame time distribution in the simple battle simulator with 800 vs 800 units</w:t>
      </w:r>
      <w:bookmarkEnd w:id="82"/>
    </w:p>
    <w:p w14:paraId="0BF02D5F" w14:textId="77777777" w:rsidR="0020453F" w:rsidRPr="0020453F" w:rsidRDefault="0020453F" w:rsidP="0020453F"/>
    <w:p w14:paraId="44915782" w14:textId="77777777" w:rsidR="00C4770A" w:rsidRDefault="00C4770A" w:rsidP="00C4770A">
      <w:r>
        <w:t>In the Mass battle simulator, target acquisition takes most of the frame time. This could be the result of a mistake in the implementation.</w:t>
      </w:r>
    </w:p>
    <w:p w14:paraId="0D3BA764" w14:textId="18650AA3" w:rsidR="00C4770A" w:rsidRDefault="00C4770A" w:rsidP="00CA24DB">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B8AD8F0" w14:textId="7A72095E" w:rsidR="00F36E07" w:rsidRDefault="00F36E07" w:rsidP="00F36E07">
      <w:pPr>
        <w:pStyle w:val="Caption"/>
      </w:pPr>
      <w:bookmarkStart w:id="83" w:name="_Toc155551667"/>
      <w:r>
        <w:t xml:space="preserve">Chart </w:t>
      </w:r>
      <w:fldSimple w:instr=" SEQ Chart \* ARABIC ">
        <w:r w:rsidR="00C4770A">
          <w:rPr>
            <w:noProof/>
          </w:rPr>
          <w:t>10</w:t>
        </w:r>
      </w:fldSimple>
      <w:r w:rsidRPr="00A86A29">
        <w:t>: Game thread frame time distribution in the</w:t>
      </w:r>
      <w:r>
        <w:t xml:space="preserve"> mass</w:t>
      </w:r>
      <w:r w:rsidRPr="00A86A29">
        <w:t xml:space="preserve"> battle simulator with</w:t>
      </w:r>
      <w:r>
        <w:t xml:space="preserve"> </w:t>
      </w:r>
      <w:r w:rsidRPr="00A86A29">
        <w:t>800 vs 800 units</w:t>
      </w:r>
      <w:bookmarkEnd w:id="83"/>
    </w:p>
    <w:p w14:paraId="5ED18F22" w14:textId="77777777" w:rsidR="0038438B" w:rsidRDefault="0038438B" w:rsidP="00CA24DB"/>
    <w:p w14:paraId="2B0CCDD5" w14:textId="533079B0" w:rsidR="00C4770A" w:rsidRDefault="00C4770A" w:rsidP="00CA24DB">
      <w:r>
        <w:lastRenderedPageBreak/>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7087ECB" w14:textId="3F3F468E" w:rsidR="0038438B" w:rsidRDefault="00C4770A" w:rsidP="00C4770A">
      <w:pPr>
        <w:pStyle w:val="Caption"/>
      </w:pPr>
      <w:bookmarkStart w:id="84" w:name="_Toc155551668"/>
      <w:r>
        <w:t xml:space="preserve">Chart </w:t>
      </w:r>
      <w:fldSimple w:instr=" SEQ Chart \* ARABIC ">
        <w:r>
          <w:rPr>
            <w:noProof/>
          </w:rPr>
          <w:t>11</w:t>
        </w:r>
      </w:fldSimple>
      <w:r>
        <w:t>: Game thread frame time distribution in the mass battle simulator with multithreading with 800 vs 800 units</w:t>
      </w:r>
      <w:bookmarkEnd w:id="84"/>
    </w:p>
    <w:p w14:paraId="493597CF" w14:textId="77777777" w:rsidR="00DD7862" w:rsidRPr="00DD7862" w:rsidRDefault="00DD7862" w:rsidP="00DD7862"/>
    <w:p w14:paraId="75EC8567" w14:textId="64EFC70E" w:rsidR="001D08A1" w:rsidRDefault="00C4770A" w:rsidP="00CA24DB">
      <w:r>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B2F0431" w14:textId="3AE81415" w:rsidR="001D08A1" w:rsidRDefault="00C4770A" w:rsidP="00C4770A">
      <w:pPr>
        <w:pStyle w:val="Caption"/>
      </w:pPr>
      <w:bookmarkStart w:id="85" w:name="_Toc155551669"/>
      <w:r>
        <w:t xml:space="preserve">Chart </w:t>
      </w:r>
      <w:fldSimple w:instr=" SEQ Chart \* ARABIC ">
        <w:r>
          <w:rPr>
            <w:noProof/>
          </w:rPr>
          <w:t>12</w:t>
        </w:r>
      </w:fldSimple>
      <w:r w:rsidRPr="008364AD">
        <w:t xml:space="preserve">: Game thread frame time distribution in the mass battle simulator with </w:t>
      </w:r>
      <w:r>
        <w:t>spatial partitioning</w:t>
      </w:r>
      <w:r w:rsidRPr="008364AD">
        <w:t xml:space="preserve"> with 800 vs 800 units</w:t>
      </w:r>
      <w:bookmarkEnd w:id="85"/>
    </w:p>
    <w:p w14:paraId="4356743F" w14:textId="77777777" w:rsidR="003F2D08" w:rsidRDefault="003F2D08" w:rsidP="00CA24DB"/>
    <w:p w14:paraId="6597B89D" w14:textId="2884F0CB" w:rsidR="00C4770A" w:rsidRDefault="00C4770A" w:rsidP="00CA24DB">
      <w:r>
        <w:lastRenderedPageBreak/>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EC2D2C0" w14:textId="5240E912" w:rsidR="003F2D08" w:rsidRDefault="00C4770A" w:rsidP="00C4770A">
      <w:pPr>
        <w:pStyle w:val="Caption"/>
      </w:pPr>
      <w:bookmarkStart w:id="86" w:name="_Toc155551670"/>
      <w:r>
        <w:t xml:space="preserve">Chart </w:t>
      </w:r>
      <w:fldSimple w:instr=" SEQ Chart \* ARABIC ">
        <w:r>
          <w:rPr>
            <w:noProof/>
          </w:rPr>
          <w:t>13</w:t>
        </w:r>
      </w:fldSimple>
      <w:r w:rsidRPr="00DC3595">
        <w:t xml:space="preserve">: Game thread frame time distribution in the mass battle simulator with </w:t>
      </w:r>
      <w:r>
        <w:t>animation sharing</w:t>
      </w:r>
      <w:r w:rsidRPr="00DC3595">
        <w:t xml:space="preserve"> with 800 vs 800 units</w:t>
      </w:r>
      <w:bookmarkEnd w:id="86"/>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7" w:name="_Toc155520915"/>
      <w:r>
        <w:lastRenderedPageBreak/>
        <w:t>Summary</w:t>
      </w:r>
      <w:bookmarkEnd w:id="87"/>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8" w:name="_Toc155520916"/>
      <w:r>
        <w:lastRenderedPageBreak/>
        <w:t>Conclusion</w:t>
      </w:r>
      <w:bookmarkEnd w:id="88"/>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0CCEB0CF" w:rsidR="00F7278D" w:rsidRDefault="00F7278D" w:rsidP="00E36A99">
      <w:pPr>
        <w:pStyle w:val="ListParagraph"/>
        <w:numPr>
          <w:ilvl w:val="0"/>
          <w:numId w:val="64"/>
        </w:numPr>
      </w:pPr>
      <w:r>
        <w:t>Secondly, spatial partitioning is extremely important in simulations with thousands of units.</w:t>
      </w:r>
      <w:r>
        <w:br/>
      </w:r>
    </w:p>
    <w:p w14:paraId="6B5D5FDD" w14:textId="3E7603A1" w:rsidR="00E36A99" w:rsidRDefault="00E36A99" w:rsidP="00E36A99">
      <w:pPr>
        <w:pStyle w:val="ListParagraph"/>
        <w:numPr>
          <w:ilvl w:val="0"/>
          <w:numId w:val="64"/>
        </w:numPr>
      </w:pPr>
      <w:r>
        <w:t>Animation sharing is an effective solution to optimize skeletal animations</w:t>
      </w:r>
      <w:r w:rsidR="00644D35">
        <w:t>.</w:t>
      </w:r>
      <w:r>
        <w:br/>
      </w:r>
    </w:p>
    <w:p w14:paraId="727974D8" w14:textId="05F053CC"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r w:rsidR="00433930">
        <w:t>.</w:t>
      </w:r>
    </w:p>
    <w:p w14:paraId="4D680A16" w14:textId="77777777" w:rsidR="00DC3B3B" w:rsidRDefault="00DC3B3B" w:rsidP="00DC3B3B"/>
    <w:p w14:paraId="0DE863DE" w14:textId="34775409" w:rsidR="00F7278D" w:rsidRDefault="00DC3B3B" w:rsidP="000D5C84">
      <w:r>
        <w:t xml:space="preserve">We also </w:t>
      </w:r>
      <w:r w:rsidR="002F6213">
        <w:t>made</w:t>
      </w:r>
      <w:r>
        <w:t xml:space="preserve"> a</w:t>
      </w:r>
      <w:r w:rsidR="009230A6">
        <w:t>n</w:t>
      </w:r>
      <w:r>
        <w:t xml:space="preserve"> example of the usage of Mass available </w:t>
      </w:r>
      <w:r w:rsidR="002F6213">
        <w:t>through this study</w:t>
      </w:r>
      <w:r>
        <w:t>, which other people can use to learn how the system works.</w:t>
      </w:r>
    </w:p>
    <w:p w14:paraId="1DBFC80C" w14:textId="05594509"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65113B">
        <w:instrText xml:space="preserve"> ADDIN ZOTERO_ITEM CSL_CITATION {"citationID":"hp5I5mLa","properties":{"formattedCitation":"[51]","plainCitation":"[51]","noteIndex":0},"citationItems":[{"id":"JB9mfsug/knFzmsGp","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65113B" w:rsidRPr="0065113B">
        <w:rPr>
          <w:rFonts w:ascii="Calibri" w:hAnsi="Calibri" w:cs="Calibri"/>
        </w:rPr>
        <w:t>[51]</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89" w:name="_Toc155520917"/>
      <w:r>
        <w:lastRenderedPageBreak/>
        <w:t>Future work</w:t>
      </w:r>
      <w:bookmarkEnd w:id="89"/>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etc…</w:t>
      </w:r>
    </w:p>
    <w:p w14:paraId="326A85A8" w14:textId="24C274C1"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6B262E">
        <w:instrText xml:space="preserve"> ADDIN ZOTERO_ITEM CSL_CITATION {"citationID":"o7rQrFsu","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6B262E" w:rsidRPr="006B262E">
        <w:rPr>
          <w:rFonts w:ascii="Calibri" w:hAnsi="Calibri" w:cs="Calibri"/>
        </w:rPr>
        <w:t>[4]</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0" w:name="_Toc155520918"/>
      <w:r>
        <w:lastRenderedPageBreak/>
        <w:t xml:space="preserve">Critical </w:t>
      </w:r>
      <w:r w:rsidR="00CA24DB">
        <w:t>Reflection</w:t>
      </w:r>
      <w:bookmarkEnd w:id="90"/>
    </w:p>
    <w:p w14:paraId="7CA2E2E9" w14:textId="3FE7EBC2" w:rsidR="00074958" w:rsidRDefault="00074958" w:rsidP="00CA24DB">
      <w:r>
        <w:t>Overall</w:t>
      </w:r>
      <w:r w:rsidR="004D6E6D">
        <w:t>,</w:t>
      </w:r>
      <w:r>
        <w:t xml:space="preserve"> I am happy with what I accomplished during this research project.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34823DDB" w14:textId="4357DE84" w:rsidR="007D57B3" w:rsidRDefault="007D57B3">
      <w:r>
        <w:br w:type="page"/>
      </w:r>
    </w:p>
    <w:p w14:paraId="2C03489F" w14:textId="77777777" w:rsidR="007D57B3" w:rsidRPr="00561888" w:rsidRDefault="007D57B3" w:rsidP="007D57B3">
      <w:pPr>
        <w:pStyle w:val="Heading1"/>
      </w:pPr>
      <w:bookmarkStart w:id="91" w:name="_Toc155520882"/>
      <w:r>
        <w:lastRenderedPageBreak/>
        <w:t>List of Figures</w:t>
      </w:r>
      <w:bookmarkEnd w:id="91"/>
    </w:p>
    <w:p w14:paraId="1505CB7D" w14:textId="77777777" w:rsidR="007D57B3" w:rsidRDefault="007D57B3" w:rsidP="007D57B3">
      <w:pPr>
        <w:pStyle w:val="Heading2"/>
      </w:pPr>
      <w:r>
        <w:t>Figures</w:t>
      </w:r>
    </w:p>
    <w:p w14:paraId="1A5C3814" w14:textId="77777777" w:rsidR="007D57B3" w:rsidRDefault="007D57B3" w:rsidP="007D57B3">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5EE01D8C" w14:textId="77777777" w:rsidR="007D57B3" w:rsidRDefault="007D57B3" w:rsidP="007D57B3">
      <w:pPr>
        <w:pStyle w:val="TableofFigures"/>
        <w:tabs>
          <w:tab w:val="right" w:leader="dot" w:pos="9350"/>
        </w:tabs>
        <w:rPr>
          <w:noProof/>
        </w:rPr>
      </w:pPr>
      <w:hyperlink w:anchor="_Toc155551498" w:history="1">
        <w:r w:rsidRPr="00F4705F">
          <w:rPr>
            <w:rStyle w:val="Hyperlink"/>
            <w:noProof/>
          </w:rPr>
          <w:t>Figure 2: MassEntity processor graph - MassEntity documentation (Epic Games)</w:t>
        </w:r>
        <w:r>
          <w:rPr>
            <w:noProof/>
            <w:webHidden/>
          </w:rPr>
          <w:tab/>
        </w:r>
        <w:r>
          <w:rPr>
            <w:noProof/>
            <w:webHidden/>
          </w:rPr>
          <w:fldChar w:fldCharType="begin"/>
        </w:r>
        <w:r>
          <w:rPr>
            <w:noProof/>
            <w:webHidden/>
          </w:rPr>
          <w:instrText xml:space="preserve"> PAGEREF _Toc155551498 \h </w:instrText>
        </w:r>
        <w:r>
          <w:rPr>
            <w:noProof/>
            <w:webHidden/>
          </w:rPr>
        </w:r>
        <w:r>
          <w:rPr>
            <w:noProof/>
            <w:webHidden/>
          </w:rPr>
          <w:fldChar w:fldCharType="separate"/>
        </w:r>
        <w:r>
          <w:rPr>
            <w:noProof/>
            <w:webHidden/>
          </w:rPr>
          <w:t>9</w:t>
        </w:r>
        <w:r>
          <w:rPr>
            <w:noProof/>
            <w:webHidden/>
          </w:rPr>
          <w:fldChar w:fldCharType="end"/>
        </w:r>
      </w:hyperlink>
    </w:p>
    <w:p w14:paraId="56DA6C3C" w14:textId="77777777" w:rsidR="007D57B3" w:rsidRDefault="007D57B3" w:rsidP="007D57B3">
      <w:pPr>
        <w:pStyle w:val="TableofFigures"/>
        <w:tabs>
          <w:tab w:val="right" w:leader="dot" w:pos="9350"/>
        </w:tabs>
        <w:rPr>
          <w:noProof/>
        </w:rPr>
      </w:pPr>
      <w:hyperlink w:anchor="_Toc155551499" w:history="1">
        <w:r w:rsidRPr="00F4705F">
          <w:rPr>
            <w:rStyle w:val="Hyperlink"/>
            <w:noProof/>
          </w:rPr>
          <w:t>Figure 3: Screenshot of an army rendered with Niagara - Simulating Large Crowds In Niagara | Unreal Engine (Epic Games)</w:t>
        </w:r>
        <w:r>
          <w:rPr>
            <w:noProof/>
            <w:webHidden/>
          </w:rPr>
          <w:tab/>
        </w:r>
        <w:r>
          <w:rPr>
            <w:noProof/>
            <w:webHidden/>
          </w:rPr>
          <w:fldChar w:fldCharType="begin"/>
        </w:r>
        <w:r>
          <w:rPr>
            <w:noProof/>
            <w:webHidden/>
          </w:rPr>
          <w:instrText xml:space="preserve"> PAGEREF _Toc155551499 \h </w:instrText>
        </w:r>
        <w:r>
          <w:rPr>
            <w:noProof/>
            <w:webHidden/>
          </w:rPr>
        </w:r>
        <w:r>
          <w:rPr>
            <w:noProof/>
            <w:webHidden/>
          </w:rPr>
          <w:fldChar w:fldCharType="separate"/>
        </w:r>
        <w:r>
          <w:rPr>
            <w:noProof/>
            <w:webHidden/>
          </w:rPr>
          <w:t>13</w:t>
        </w:r>
        <w:r>
          <w:rPr>
            <w:noProof/>
            <w:webHidden/>
          </w:rPr>
          <w:fldChar w:fldCharType="end"/>
        </w:r>
      </w:hyperlink>
    </w:p>
    <w:p w14:paraId="1477149D" w14:textId="77777777" w:rsidR="007D57B3" w:rsidRDefault="007D57B3" w:rsidP="007D57B3">
      <w:pPr>
        <w:pStyle w:val="TableofFigures"/>
        <w:tabs>
          <w:tab w:val="right" w:leader="dot" w:pos="9350"/>
        </w:tabs>
        <w:rPr>
          <w:noProof/>
        </w:rPr>
      </w:pPr>
      <w:hyperlink w:anchor="_Toc155551500" w:history="1">
        <w:r w:rsidRPr="00F4705F">
          <w:rPr>
            <w:rStyle w:val="Hyperlink"/>
            <w:noProof/>
          </w:rPr>
          <w:t>Figure 4: Animation sharing graph  - Animation Sharing Manager documentation (Epic Games)</w:t>
        </w:r>
        <w:r>
          <w:rPr>
            <w:noProof/>
            <w:webHidden/>
          </w:rPr>
          <w:tab/>
        </w:r>
        <w:r>
          <w:rPr>
            <w:noProof/>
            <w:webHidden/>
          </w:rPr>
          <w:fldChar w:fldCharType="begin"/>
        </w:r>
        <w:r>
          <w:rPr>
            <w:noProof/>
            <w:webHidden/>
          </w:rPr>
          <w:instrText xml:space="preserve"> PAGEREF _Toc155551500 \h </w:instrText>
        </w:r>
        <w:r>
          <w:rPr>
            <w:noProof/>
            <w:webHidden/>
          </w:rPr>
        </w:r>
        <w:r>
          <w:rPr>
            <w:noProof/>
            <w:webHidden/>
          </w:rPr>
          <w:fldChar w:fldCharType="separate"/>
        </w:r>
        <w:r>
          <w:rPr>
            <w:noProof/>
            <w:webHidden/>
          </w:rPr>
          <w:t>15</w:t>
        </w:r>
        <w:r>
          <w:rPr>
            <w:noProof/>
            <w:webHidden/>
          </w:rPr>
          <w:fldChar w:fldCharType="end"/>
        </w:r>
      </w:hyperlink>
    </w:p>
    <w:p w14:paraId="375E8435" w14:textId="77777777" w:rsidR="007D57B3" w:rsidRDefault="007D57B3" w:rsidP="007D57B3">
      <w:pPr>
        <w:pStyle w:val="TableofFigures"/>
        <w:tabs>
          <w:tab w:val="right" w:leader="dot" w:pos="9350"/>
        </w:tabs>
        <w:rPr>
          <w:noProof/>
        </w:rPr>
      </w:pPr>
      <w:hyperlink w:anchor="_Toc155551501" w:history="1">
        <w:r w:rsidRPr="00F4705F">
          <w:rPr>
            <w:rStyle w:val="Hyperlink"/>
            <w:noProof/>
          </w:rPr>
          <w:t>Figure 5: Screenshot of a battle with 10 million units, almost the entire battlefield is covered - UEBS 2 The Making Of Pt1 (BrilliantGameStudios)</w:t>
        </w:r>
        <w:r>
          <w:rPr>
            <w:noProof/>
            <w:webHidden/>
          </w:rPr>
          <w:tab/>
        </w:r>
        <w:r>
          <w:rPr>
            <w:noProof/>
            <w:webHidden/>
          </w:rPr>
          <w:fldChar w:fldCharType="begin"/>
        </w:r>
        <w:r>
          <w:rPr>
            <w:noProof/>
            <w:webHidden/>
          </w:rPr>
          <w:instrText xml:space="preserve"> PAGEREF _Toc155551501 \h </w:instrText>
        </w:r>
        <w:r>
          <w:rPr>
            <w:noProof/>
            <w:webHidden/>
          </w:rPr>
        </w:r>
        <w:r>
          <w:rPr>
            <w:noProof/>
            <w:webHidden/>
          </w:rPr>
          <w:fldChar w:fldCharType="separate"/>
        </w:r>
        <w:r>
          <w:rPr>
            <w:noProof/>
            <w:webHidden/>
          </w:rPr>
          <w:t>16</w:t>
        </w:r>
        <w:r>
          <w:rPr>
            <w:noProof/>
            <w:webHidden/>
          </w:rPr>
          <w:fldChar w:fldCharType="end"/>
        </w:r>
      </w:hyperlink>
    </w:p>
    <w:p w14:paraId="4002AF6F" w14:textId="77777777" w:rsidR="007D57B3" w:rsidRDefault="007D57B3" w:rsidP="007D57B3">
      <w:pPr>
        <w:pStyle w:val="TableofFigures"/>
        <w:tabs>
          <w:tab w:val="right" w:leader="dot" w:pos="9350"/>
        </w:tabs>
        <w:rPr>
          <w:noProof/>
        </w:rPr>
      </w:pPr>
      <w:hyperlink w:anchor="_Toc155551502" w:history="1">
        <w:r w:rsidRPr="00F4705F">
          <w:rPr>
            <w:rStyle w:val="Hyperlink"/>
            <w:noProof/>
          </w:rPr>
          <w:t>Figure 6: Simple battle simulator animation state graph</w:t>
        </w:r>
        <w:r>
          <w:rPr>
            <w:noProof/>
            <w:webHidden/>
          </w:rPr>
          <w:tab/>
        </w:r>
        <w:r>
          <w:rPr>
            <w:noProof/>
            <w:webHidden/>
          </w:rPr>
          <w:fldChar w:fldCharType="begin"/>
        </w:r>
        <w:r>
          <w:rPr>
            <w:noProof/>
            <w:webHidden/>
          </w:rPr>
          <w:instrText xml:space="preserve"> PAGEREF _Toc155551502 \h </w:instrText>
        </w:r>
        <w:r>
          <w:rPr>
            <w:noProof/>
            <w:webHidden/>
          </w:rPr>
        </w:r>
        <w:r>
          <w:rPr>
            <w:noProof/>
            <w:webHidden/>
          </w:rPr>
          <w:fldChar w:fldCharType="separate"/>
        </w:r>
        <w:r>
          <w:rPr>
            <w:noProof/>
            <w:webHidden/>
          </w:rPr>
          <w:t>24</w:t>
        </w:r>
        <w:r>
          <w:rPr>
            <w:noProof/>
            <w:webHidden/>
          </w:rPr>
          <w:fldChar w:fldCharType="end"/>
        </w:r>
      </w:hyperlink>
    </w:p>
    <w:p w14:paraId="4211086B" w14:textId="77777777" w:rsidR="007D57B3" w:rsidRDefault="007D57B3" w:rsidP="007D57B3">
      <w:pPr>
        <w:pStyle w:val="TableofFigures"/>
        <w:tabs>
          <w:tab w:val="right" w:leader="dot" w:pos="9350"/>
        </w:tabs>
        <w:rPr>
          <w:noProof/>
        </w:rPr>
      </w:pPr>
      <w:hyperlink w:anchor="_Toc155551503" w:history="1">
        <w:r w:rsidRPr="00F4705F">
          <w:rPr>
            <w:rStyle w:val="Hyperlink"/>
            <w:noProof/>
          </w:rPr>
          <w:t>Figure 7: PLugins required for using Mass in Unreal Engine 5</w:t>
        </w:r>
        <w:r>
          <w:rPr>
            <w:noProof/>
            <w:webHidden/>
          </w:rPr>
          <w:tab/>
        </w:r>
        <w:r>
          <w:rPr>
            <w:noProof/>
            <w:webHidden/>
          </w:rPr>
          <w:fldChar w:fldCharType="begin"/>
        </w:r>
        <w:r>
          <w:rPr>
            <w:noProof/>
            <w:webHidden/>
          </w:rPr>
          <w:instrText xml:space="preserve"> PAGEREF _Toc155551503 \h </w:instrText>
        </w:r>
        <w:r>
          <w:rPr>
            <w:noProof/>
            <w:webHidden/>
          </w:rPr>
        </w:r>
        <w:r>
          <w:rPr>
            <w:noProof/>
            <w:webHidden/>
          </w:rPr>
          <w:fldChar w:fldCharType="separate"/>
        </w:r>
        <w:r>
          <w:rPr>
            <w:noProof/>
            <w:webHidden/>
          </w:rPr>
          <w:t>25</w:t>
        </w:r>
        <w:r>
          <w:rPr>
            <w:noProof/>
            <w:webHidden/>
          </w:rPr>
          <w:fldChar w:fldCharType="end"/>
        </w:r>
      </w:hyperlink>
    </w:p>
    <w:p w14:paraId="227CDB92" w14:textId="77777777" w:rsidR="007D57B3" w:rsidRDefault="007D57B3" w:rsidP="007D57B3">
      <w:pPr>
        <w:pStyle w:val="TableofFigures"/>
        <w:tabs>
          <w:tab w:val="right" w:leader="dot" w:pos="9350"/>
        </w:tabs>
        <w:rPr>
          <w:noProof/>
        </w:rPr>
      </w:pPr>
      <w:hyperlink w:anchor="_Toc155551504" w:history="1">
        <w:r w:rsidRPr="00F4705F">
          <w:rPr>
            <w:rStyle w:val="Hyperlink"/>
            <w:noProof/>
          </w:rPr>
          <w:t>Figure 8: Example of a Mass spawner configuration</w:t>
        </w:r>
        <w:r>
          <w:rPr>
            <w:noProof/>
            <w:webHidden/>
          </w:rPr>
          <w:tab/>
        </w:r>
        <w:r>
          <w:rPr>
            <w:noProof/>
            <w:webHidden/>
          </w:rPr>
          <w:fldChar w:fldCharType="begin"/>
        </w:r>
        <w:r>
          <w:rPr>
            <w:noProof/>
            <w:webHidden/>
          </w:rPr>
          <w:instrText xml:space="preserve"> PAGEREF _Toc155551504 \h </w:instrText>
        </w:r>
        <w:r>
          <w:rPr>
            <w:noProof/>
            <w:webHidden/>
          </w:rPr>
        </w:r>
        <w:r>
          <w:rPr>
            <w:noProof/>
            <w:webHidden/>
          </w:rPr>
          <w:fldChar w:fldCharType="separate"/>
        </w:r>
        <w:r>
          <w:rPr>
            <w:noProof/>
            <w:webHidden/>
          </w:rPr>
          <w:t>26</w:t>
        </w:r>
        <w:r>
          <w:rPr>
            <w:noProof/>
            <w:webHidden/>
          </w:rPr>
          <w:fldChar w:fldCharType="end"/>
        </w:r>
      </w:hyperlink>
    </w:p>
    <w:p w14:paraId="2B003CB1" w14:textId="77777777" w:rsidR="007D57B3" w:rsidRDefault="007D57B3" w:rsidP="007D57B3">
      <w:pPr>
        <w:pStyle w:val="TableofFigures"/>
        <w:tabs>
          <w:tab w:val="right" w:leader="dot" w:pos="9350"/>
        </w:tabs>
        <w:rPr>
          <w:noProof/>
        </w:rPr>
      </w:pPr>
      <w:hyperlink w:anchor="_Toc155551505" w:history="1">
        <w:r w:rsidRPr="00F4705F">
          <w:rPr>
            <w:rStyle w:val="Hyperlink"/>
            <w:noProof/>
          </w:rPr>
          <w:t>Figure 9: Example of an EntityConfig data asset configuration</w:t>
        </w:r>
        <w:r>
          <w:rPr>
            <w:noProof/>
            <w:webHidden/>
          </w:rPr>
          <w:tab/>
        </w:r>
        <w:r>
          <w:rPr>
            <w:noProof/>
            <w:webHidden/>
          </w:rPr>
          <w:fldChar w:fldCharType="begin"/>
        </w:r>
        <w:r>
          <w:rPr>
            <w:noProof/>
            <w:webHidden/>
          </w:rPr>
          <w:instrText xml:space="preserve"> PAGEREF _Toc155551505 \h </w:instrText>
        </w:r>
        <w:r>
          <w:rPr>
            <w:noProof/>
            <w:webHidden/>
          </w:rPr>
        </w:r>
        <w:r>
          <w:rPr>
            <w:noProof/>
            <w:webHidden/>
          </w:rPr>
          <w:fldChar w:fldCharType="separate"/>
        </w:r>
        <w:r>
          <w:rPr>
            <w:noProof/>
            <w:webHidden/>
          </w:rPr>
          <w:t>26</w:t>
        </w:r>
        <w:r>
          <w:rPr>
            <w:noProof/>
            <w:webHidden/>
          </w:rPr>
          <w:fldChar w:fldCharType="end"/>
        </w:r>
      </w:hyperlink>
    </w:p>
    <w:p w14:paraId="4325252C" w14:textId="77777777" w:rsidR="007D57B3" w:rsidRDefault="007D57B3" w:rsidP="007D57B3">
      <w:pPr>
        <w:pStyle w:val="TableofFigures"/>
        <w:tabs>
          <w:tab w:val="right" w:leader="dot" w:pos="9350"/>
        </w:tabs>
        <w:rPr>
          <w:noProof/>
        </w:rPr>
      </w:pPr>
      <w:hyperlink w:anchor="_Toc155551506" w:history="1">
        <w:r w:rsidRPr="00F4705F">
          <w:rPr>
            <w:rStyle w:val="Hyperlink"/>
            <w:noProof/>
          </w:rPr>
          <w:t>Figure 10: Visualization trait configuration</w:t>
        </w:r>
        <w:r>
          <w:rPr>
            <w:noProof/>
            <w:webHidden/>
          </w:rPr>
          <w:tab/>
        </w:r>
        <w:r>
          <w:rPr>
            <w:noProof/>
            <w:webHidden/>
          </w:rPr>
          <w:fldChar w:fldCharType="begin"/>
        </w:r>
        <w:r>
          <w:rPr>
            <w:noProof/>
            <w:webHidden/>
          </w:rPr>
          <w:instrText xml:space="preserve"> PAGEREF _Toc155551506 \h </w:instrText>
        </w:r>
        <w:r>
          <w:rPr>
            <w:noProof/>
            <w:webHidden/>
          </w:rPr>
        </w:r>
        <w:r>
          <w:rPr>
            <w:noProof/>
            <w:webHidden/>
          </w:rPr>
          <w:fldChar w:fldCharType="separate"/>
        </w:r>
        <w:r>
          <w:rPr>
            <w:noProof/>
            <w:webHidden/>
          </w:rPr>
          <w:t>33</w:t>
        </w:r>
        <w:r>
          <w:rPr>
            <w:noProof/>
            <w:webHidden/>
          </w:rPr>
          <w:fldChar w:fldCharType="end"/>
        </w:r>
      </w:hyperlink>
    </w:p>
    <w:p w14:paraId="030FDEC8" w14:textId="77777777" w:rsidR="007D57B3" w:rsidRDefault="007D57B3" w:rsidP="007D57B3">
      <w:pPr>
        <w:pStyle w:val="TableofFigures"/>
        <w:tabs>
          <w:tab w:val="left" w:pos="4117"/>
          <w:tab w:val="right" w:leader="dot" w:pos="9350"/>
        </w:tabs>
        <w:rPr>
          <w:noProof/>
        </w:rPr>
      </w:pPr>
      <w:hyperlink w:anchor="_Toc155551507" w:history="1">
        <w:r w:rsidRPr="00F4705F">
          <w:rPr>
            <w:rStyle w:val="Hyperlink"/>
            <w:noProof/>
          </w:rPr>
          <w:t>Figure 11: Draw call amount with old model</w:t>
        </w:r>
        <w:r>
          <w:rPr>
            <w:noProof/>
          </w:rPr>
          <w:tab/>
        </w:r>
        <w:r w:rsidRPr="00F4705F">
          <w:rPr>
            <w:rStyle w:val="Hyperlink"/>
            <w:noProof/>
          </w:rPr>
          <w:t xml:space="preserve">  Figure 12: Draw call amount with new model</w:t>
        </w:r>
        <w:r>
          <w:rPr>
            <w:noProof/>
            <w:webHidden/>
          </w:rPr>
          <w:tab/>
        </w:r>
        <w:r>
          <w:rPr>
            <w:noProof/>
            <w:webHidden/>
          </w:rPr>
          <w:fldChar w:fldCharType="begin"/>
        </w:r>
        <w:r>
          <w:rPr>
            <w:noProof/>
            <w:webHidden/>
          </w:rPr>
          <w:instrText xml:space="preserve"> PAGEREF _Toc155551507 \h </w:instrText>
        </w:r>
        <w:r>
          <w:rPr>
            <w:noProof/>
            <w:webHidden/>
          </w:rPr>
        </w:r>
        <w:r>
          <w:rPr>
            <w:noProof/>
            <w:webHidden/>
          </w:rPr>
          <w:fldChar w:fldCharType="separate"/>
        </w:r>
        <w:r>
          <w:rPr>
            <w:noProof/>
            <w:webHidden/>
          </w:rPr>
          <w:t>34</w:t>
        </w:r>
        <w:r>
          <w:rPr>
            <w:noProof/>
            <w:webHidden/>
          </w:rPr>
          <w:fldChar w:fldCharType="end"/>
        </w:r>
      </w:hyperlink>
    </w:p>
    <w:p w14:paraId="12E25150" w14:textId="77777777" w:rsidR="007D57B3" w:rsidRDefault="007D57B3" w:rsidP="007D57B3">
      <w:pPr>
        <w:pStyle w:val="TableofFigures"/>
        <w:tabs>
          <w:tab w:val="right" w:leader="dot" w:pos="9350"/>
        </w:tabs>
        <w:rPr>
          <w:noProof/>
        </w:rPr>
      </w:pPr>
      <w:hyperlink w:anchor="_Toc155551508" w:history="1">
        <w:r w:rsidRPr="00F4705F">
          <w:rPr>
            <w:rStyle w:val="Hyperlink"/>
            <w:noProof/>
          </w:rPr>
          <w:t>Figure 13: LOD Settings after generating an LODSettings asset</w:t>
        </w:r>
        <w:r>
          <w:rPr>
            <w:noProof/>
            <w:webHidden/>
          </w:rPr>
          <w:tab/>
        </w:r>
        <w:r>
          <w:rPr>
            <w:noProof/>
            <w:webHidden/>
          </w:rPr>
          <w:fldChar w:fldCharType="begin"/>
        </w:r>
        <w:r>
          <w:rPr>
            <w:noProof/>
            <w:webHidden/>
          </w:rPr>
          <w:instrText xml:space="preserve"> PAGEREF _Toc155551508 \h </w:instrText>
        </w:r>
        <w:r>
          <w:rPr>
            <w:noProof/>
            <w:webHidden/>
          </w:rPr>
        </w:r>
        <w:r>
          <w:rPr>
            <w:noProof/>
            <w:webHidden/>
          </w:rPr>
          <w:fldChar w:fldCharType="separate"/>
        </w:r>
        <w:r>
          <w:rPr>
            <w:noProof/>
            <w:webHidden/>
          </w:rPr>
          <w:t>35</w:t>
        </w:r>
        <w:r>
          <w:rPr>
            <w:noProof/>
            <w:webHidden/>
          </w:rPr>
          <w:fldChar w:fldCharType="end"/>
        </w:r>
      </w:hyperlink>
    </w:p>
    <w:p w14:paraId="0F561574" w14:textId="77777777" w:rsidR="007D57B3" w:rsidRDefault="007D57B3" w:rsidP="007D57B3">
      <w:pPr>
        <w:pStyle w:val="TableofFigures"/>
        <w:tabs>
          <w:tab w:val="right" w:leader="dot" w:pos="9350"/>
        </w:tabs>
        <w:rPr>
          <w:noProof/>
        </w:rPr>
      </w:pPr>
      <w:hyperlink w:anchor="_Toc155551509" w:history="1">
        <w:r w:rsidRPr="00F4705F">
          <w:rPr>
            <w:rStyle w:val="Hyperlink"/>
            <w:noProof/>
          </w:rPr>
          <w:t>Figure 14: Visualization of the octree, the blue boxes represent the nodes of the tree</w:t>
        </w:r>
        <w:r>
          <w:rPr>
            <w:noProof/>
            <w:webHidden/>
          </w:rPr>
          <w:tab/>
        </w:r>
        <w:r>
          <w:rPr>
            <w:noProof/>
            <w:webHidden/>
          </w:rPr>
          <w:fldChar w:fldCharType="begin"/>
        </w:r>
        <w:r>
          <w:rPr>
            <w:noProof/>
            <w:webHidden/>
          </w:rPr>
          <w:instrText xml:space="preserve"> PAGEREF _Toc155551509 \h </w:instrText>
        </w:r>
        <w:r>
          <w:rPr>
            <w:noProof/>
            <w:webHidden/>
          </w:rPr>
        </w:r>
        <w:r>
          <w:rPr>
            <w:noProof/>
            <w:webHidden/>
          </w:rPr>
          <w:fldChar w:fldCharType="separate"/>
        </w:r>
        <w:r>
          <w:rPr>
            <w:noProof/>
            <w:webHidden/>
          </w:rPr>
          <w:t>37</w:t>
        </w:r>
        <w:r>
          <w:rPr>
            <w:noProof/>
            <w:webHidden/>
          </w:rPr>
          <w:fldChar w:fldCharType="end"/>
        </w:r>
      </w:hyperlink>
    </w:p>
    <w:p w14:paraId="7481ADC6" w14:textId="77777777" w:rsidR="007D57B3" w:rsidRDefault="007D57B3" w:rsidP="007D57B3">
      <w:pPr>
        <w:pStyle w:val="TableofFigures"/>
        <w:tabs>
          <w:tab w:val="right" w:leader="dot" w:pos="9350"/>
        </w:tabs>
        <w:rPr>
          <w:noProof/>
        </w:rPr>
      </w:pPr>
      <w:hyperlink w:anchor="_Toc155551510" w:history="1">
        <w:r w:rsidRPr="00F4705F">
          <w:rPr>
            <w:rStyle w:val="Hyperlink"/>
            <w:noProof/>
          </w:rPr>
          <w:t>Figure 15: Finding the closest target in the octree</w:t>
        </w:r>
        <w:r>
          <w:rPr>
            <w:noProof/>
            <w:webHidden/>
          </w:rPr>
          <w:tab/>
        </w:r>
        <w:r>
          <w:rPr>
            <w:noProof/>
            <w:webHidden/>
          </w:rPr>
          <w:fldChar w:fldCharType="begin"/>
        </w:r>
        <w:r>
          <w:rPr>
            <w:noProof/>
            <w:webHidden/>
          </w:rPr>
          <w:instrText xml:space="preserve"> PAGEREF _Toc155551510 \h </w:instrText>
        </w:r>
        <w:r>
          <w:rPr>
            <w:noProof/>
            <w:webHidden/>
          </w:rPr>
        </w:r>
        <w:r>
          <w:rPr>
            <w:noProof/>
            <w:webHidden/>
          </w:rPr>
          <w:fldChar w:fldCharType="separate"/>
        </w:r>
        <w:r>
          <w:rPr>
            <w:noProof/>
            <w:webHidden/>
          </w:rPr>
          <w:t>38</w:t>
        </w:r>
        <w:r>
          <w:rPr>
            <w:noProof/>
            <w:webHidden/>
          </w:rPr>
          <w:fldChar w:fldCharType="end"/>
        </w:r>
      </w:hyperlink>
    </w:p>
    <w:p w14:paraId="2DF46C55" w14:textId="77777777" w:rsidR="007D57B3" w:rsidRDefault="007D57B3" w:rsidP="007D57B3">
      <w:pPr>
        <w:pStyle w:val="TableofFigures"/>
        <w:tabs>
          <w:tab w:val="right" w:leader="dot" w:pos="9350"/>
        </w:tabs>
        <w:rPr>
          <w:noProof/>
        </w:rPr>
      </w:pPr>
      <w:hyperlink w:anchor="_Toc155551511" w:history="1">
        <w:r w:rsidRPr="00F4705F">
          <w:rPr>
            <w:rStyle w:val="Hyperlink"/>
            <w:noProof/>
          </w:rPr>
          <w:t>Figure 16: Screenshot from within Unreal Insights to show the amount of frame time the animations take</w:t>
        </w:r>
        <w:r>
          <w:rPr>
            <w:noProof/>
            <w:webHidden/>
          </w:rPr>
          <w:tab/>
        </w:r>
        <w:r>
          <w:rPr>
            <w:noProof/>
            <w:webHidden/>
          </w:rPr>
          <w:fldChar w:fldCharType="begin"/>
        </w:r>
        <w:r>
          <w:rPr>
            <w:noProof/>
            <w:webHidden/>
          </w:rPr>
          <w:instrText xml:space="preserve"> PAGEREF _Toc155551511 \h </w:instrText>
        </w:r>
        <w:r>
          <w:rPr>
            <w:noProof/>
            <w:webHidden/>
          </w:rPr>
        </w:r>
        <w:r>
          <w:rPr>
            <w:noProof/>
            <w:webHidden/>
          </w:rPr>
          <w:fldChar w:fldCharType="separate"/>
        </w:r>
        <w:r>
          <w:rPr>
            <w:noProof/>
            <w:webHidden/>
          </w:rPr>
          <w:t>38</w:t>
        </w:r>
        <w:r>
          <w:rPr>
            <w:noProof/>
            <w:webHidden/>
          </w:rPr>
          <w:fldChar w:fldCharType="end"/>
        </w:r>
      </w:hyperlink>
    </w:p>
    <w:p w14:paraId="14ECC5D5" w14:textId="77777777" w:rsidR="007D57B3" w:rsidRDefault="007D57B3" w:rsidP="007D57B3">
      <w:pPr>
        <w:pStyle w:val="TableofFigures"/>
        <w:tabs>
          <w:tab w:val="right" w:leader="dot" w:pos="9350"/>
        </w:tabs>
        <w:rPr>
          <w:noProof/>
        </w:rPr>
      </w:pPr>
      <w:hyperlink w:anchor="_Toc155551512" w:history="1">
        <w:r w:rsidRPr="00F4705F">
          <w:rPr>
            <w:rStyle w:val="Hyperlink"/>
            <w:noProof/>
          </w:rPr>
          <w:t>Figure 17: Creation of the animation sharing manager</w:t>
        </w:r>
        <w:r>
          <w:rPr>
            <w:noProof/>
            <w:webHidden/>
          </w:rPr>
          <w:tab/>
        </w:r>
        <w:r>
          <w:rPr>
            <w:noProof/>
            <w:webHidden/>
          </w:rPr>
          <w:fldChar w:fldCharType="begin"/>
        </w:r>
        <w:r>
          <w:rPr>
            <w:noProof/>
            <w:webHidden/>
          </w:rPr>
          <w:instrText xml:space="preserve"> PAGEREF _Toc155551512 \h </w:instrText>
        </w:r>
        <w:r>
          <w:rPr>
            <w:noProof/>
            <w:webHidden/>
          </w:rPr>
        </w:r>
        <w:r>
          <w:rPr>
            <w:noProof/>
            <w:webHidden/>
          </w:rPr>
          <w:fldChar w:fldCharType="separate"/>
        </w:r>
        <w:r>
          <w:rPr>
            <w:noProof/>
            <w:webHidden/>
          </w:rPr>
          <w:t>39</w:t>
        </w:r>
        <w:r>
          <w:rPr>
            <w:noProof/>
            <w:webHidden/>
          </w:rPr>
          <w:fldChar w:fldCharType="end"/>
        </w:r>
      </w:hyperlink>
    </w:p>
    <w:p w14:paraId="5A6E44C2" w14:textId="77777777" w:rsidR="007D57B3" w:rsidRDefault="007D57B3" w:rsidP="007D57B3">
      <w:pPr>
        <w:pStyle w:val="TableofFigures"/>
        <w:tabs>
          <w:tab w:val="right" w:leader="dot" w:pos="9350"/>
        </w:tabs>
        <w:rPr>
          <w:noProof/>
        </w:rPr>
      </w:pPr>
      <w:hyperlink w:anchor="_Toc155551513" w:history="1">
        <w:r w:rsidRPr="00F4705F">
          <w:rPr>
            <w:rStyle w:val="Hyperlink"/>
            <w:noProof/>
          </w:rPr>
          <w:t>Figure 18: Configuration of the AnimationSharingSetup asset</w:t>
        </w:r>
        <w:r>
          <w:rPr>
            <w:noProof/>
            <w:webHidden/>
          </w:rPr>
          <w:tab/>
        </w:r>
        <w:r>
          <w:rPr>
            <w:noProof/>
            <w:webHidden/>
          </w:rPr>
          <w:fldChar w:fldCharType="begin"/>
        </w:r>
        <w:r>
          <w:rPr>
            <w:noProof/>
            <w:webHidden/>
          </w:rPr>
          <w:instrText xml:space="preserve"> PAGEREF _Toc155551513 \h </w:instrText>
        </w:r>
        <w:r>
          <w:rPr>
            <w:noProof/>
            <w:webHidden/>
          </w:rPr>
        </w:r>
        <w:r>
          <w:rPr>
            <w:noProof/>
            <w:webHidden/>
          </w:rPr>
          <w:fldChar w:fldCharType="separate"/>
        </w:r>
        <w:r>
          <w:rPr>
            <w:noProof/>
            <w:webHidden/>
          </w:rPr>
          <w:t>40</w:t>
        </w:r>
        <w:r>
          <w:rPr>
            <w:noProof/>
            <w:webHidden/>
          </w:rPr>
          <w:fldChar w:fldCharType="end"/>
        </w:r>
      </w:hyperlink>
    </w:p>
    <w:p w14:paraId="5350B226" w14:textId="77777777" w:rsidR="007D57B3" w:rsidRDefault="007D57B3" w:rsidP="007D57B3">
      <w:pPr>
        <w:pStyle w:val="TableofFigures"/>
        <w:tabs>
          <w:tab w:val="right" w:leader="dot" w:pos="9350"/>
        </w:tabs>
        <w:rPr>
          <w:noProof/>
        </w:rPr>
      </w:pPr>
      <w:hyperlink w:anchor="_Toc155551514" w:history="1">
        <w:r w:rsidRPr="00F4705F">
          <w:rPr>
            <w:rStyle w:val="Hyperlink"/>
            <w:noProof/>
          </w:rPr>
          <w:t>Figure 19: Registering and unregistering the actor with the animation sharing manager</w:t>
        </w:r>
        <w:r>
          <w:rPr>
            <w:noProof/>
            <w:webHidden/>
          </w:rPr>
          <w:tab/>
        </w:r>
        <w:r>
          <w:rPr>
            <w:noProof/>
            <w:webHidden/>
          </w:rPr>
          <w:fldChar w:fldCharType="begin"/>
        </w:r>
        <w:r>
          <w:rPr>
            <w:noProof/>
            <w:webHidden/>
          </w:rPr>
          <w:instrText xml:space="preserve"> PAGEREF _Toc155551514 \h </w:instrText>
        </w:r>
        <w:r>
          <w:rPr>
            <w:noProof/>
            <w:webHidden/>
          </w:rPr>
        </w:r>
        <w:r>
          <w:rPr>
            <w:noProof/>
            <w:webHidden/>
          </w:rPr>
          <w:fldChar w:fldCharType="separate"/>
        </w:r>
        <w:r>
          <w:rPr>
            <w:noProof/>
            <w:webHidden/>
          </w:rPr>
          <w:t>40</w:t>
        </w:r>
        <w:r>
          <w:rPr>
            <w:noProof/>
            <w:webHidden/>
          </w:rPr>
          <w:fldChar w:fldCharType="end"/>
        </w:r>
      </w:hyperlink>
    </w:p>
    <w:p w14:paraId="59CF3651" w14:textId="77777777" w:rsidR="007D57B3" w:rsidRDefault="007D57B3" w:rsidP="007D57B3">
      <w:pPr>
        <w:pStyle w:val="TableofFigures"/>
        <w:tabs>
          <w:tab w:val="right" w:leader="dot" w:pos="9350"/>
        </w:tabs>
        <w:rPr>
          <w:noProof/>
        </w:rPr>
      </w:pPr>
      <w:hyperlink w:anchor="_Toc155551515" w:history="1">
        <w:r w:rsidRPr="00F4705F">
          <w:rPr>
            <w:rStyle w:val="Hyperlink"/>
            <w:noProof/>
          </w:rPr>
          <w:t>Figure 20: Screenshot from within Unreal Insights showing how component ticks are not grouped</w:t>
        </w:r>
        <w:r>
          <w:rPr>
            <w:noProof/>
            <w:webHidden/>
          </w:rPr>
          <w:tab/>
        </w:r>
        <w:r>
          <w:rPr>
            <w:noProof/>
            <w:webHidden/>
          </w:rPr>
          <w:fldChar w:fldCharType="begin"/>
        </w:r>
        <w:r>
          <w:rPr>
            <w:noProof/>
            <w:webHidden/>
          </w:rPr>
          <w:instrText xml:space="preserve"> PAGEREF _Toc155551515 \h </w:instrText>
        </w:r>
        <w:r>
          <w:rPr>
            <w:noProof/>
            <w:webHidden/>
          </w:rPr>
        </w:r>
        <w:r>
          <w:rPr>
            <w:noProof/>
            <w:webHidden/>
          </w:rPr>
          <w:fldChar w:fldCharType="separate"/>
        </w:r>
        <w:r>
          <w:rPr>
            <w:noProof/>
            <w:webHidden/>
          </w:rPr>
          <w:t>41</w:t>
        </w:r>
        <w:r>
          <w:rPr>
            <w:noProof/>
            <w:webHidden/>
          </w:rPr>
          <w:fldChar w:fldCharType="end"/>
        </w:r>
      </w:hyperlink>
    </w:p>
    <w:p w14:paraId="7D63AB72" w14:textId="77777777" w:rsidR="007D57B3" w:rsidRDefault="007D57B3" w:rsidP="007D57B3">
      <w:pPr>
        <w:spacing w:line="240" w:lineRule="auto"/>
      </w:pPr>
      <w:r>
        <w:fldChar w:fldCharType="end"/>
      </w:r>
    </w:p>
    <w:p w14:paraId="73B53570" w14:textId="77777777" w:rsidR="007D57B3" w:rsidRDefault="007D57B3" w:rsidP="007D57B3">
      <w:pPr>
        <w:pStyle w:val="Heading2"/>
      </w:pPr>
      <w:r>
        <w:t>Code Snippets</w:t>
      </w:r>
    </w:p>
    <w:p w14:paraId="09D001CD"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0BE1CF8C"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hyperlink w:anchor="_Toc155551559" w:history="1">
        <w:r w:rsidRPr="006D08D1">
          <w:rPr>
            <w:rStyle w:val="Hyperlink"/>
            <w:noProof/>
          </w:rPr>
          <w:t>Code snippet 2: Unit arrays added to the Units variable</w:t>
        </w:r>
        <w:r w:rsidRPr="006D08D1">
          <w:rPr>
            <w:noProof/>
            <w:webHidden/>
          </w:rPr>
          <w:tab/>
        </w:r>
        <w:r w:rsidRPr="006D08D1">
          <w:rPr>
            <w:noProof/>
            <w:webHidden/>
          </w:rPr>
          <w:fldChar w:fldCharType="begin"/>
        </w:r>
        <w:r w:rsidRPr="006D08D1">
          <w:rPr>
            <w:noProof/>
            <w:webHidden/>
          </w:rPr>
          <w:instrText xml:space="preserve"> PAGEREF _Toc155551559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70E3D89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0" w:history="1">
        <w:r w:rsidRPr="00496427">
          <w:rPr>
            <w:rStyle w:val="Hyperlink"/>
            <w:noProof/>
          </w:rPr>
          <w:t>Code snippet 3: Target acquisition component header file</w:t>
        </w:r>
        <w:r>
          <w:rPr>
            <w:noProof/>
            <w:webHidden/>
          </w:rPr>
          <w:tab/>
        </w:r>
        <w:r>
          <w:rPr>
            <w:noProof/>
            <w:webHidden/>
          </w:rPr>
          <w:fldChar w:fldCharType="begin"/>
        </w:r>
        <w:r>
          <w:rPr>
            <w:noProof/>
            <w:webHidden/>
          </w:rPr>
          <w:instrText xml:space="preserve"> PAGEREF _Toc155551560 \h </w:instrText>
        </w:r>
        <w:r>
          <w:rPr>
            <w:noProof/>
            <w:webHidden/>
          </w:rPr>
        </w:r>
        <w:r>
          <w:rPr>
            <w:noProof/>
            <w:webHidden/>
          </w:rPr>
          <w:fldChar w:fldCharType="separate"/>
        </w:r>
        <w:r>
          <w:rPr>
            <w:noProof/>
            <w:webHidden/>
          </w:rPr>
          <w:t>21</w:t>
        </w:r>
        <w:r>
          <w:rPr>
            <w:noProof/>
            <w:webHidden/>
          </w:rPr>
          <w:fldChar w:fldCharType="end"/>
        </w:r>
      </w:hyperlink>
    </w:p>
    <w:p w14:paraId="6FF8210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1" w:history="1">
        <w:r w:rsidRPr="00496427">
          <w:rPr>
            <w:rStyle w:val="Hyperlink"/>
            <w:noProof/>
          </w:rPr>
          <w:t>Code snippet 4: Move component header file</w:t>
        </w:r>
        <w:r>
          <w:rPr>
            <w:noProof/>
            <w:webHidden/>
          </w:rPr>
          <w:tab/>
        </w:r>
        <w:r>
          <w:rPr>
            <w:noProof/>
            <w:webHidden/>
          </w:rPr>
          <w:fldChar w:fldCharType="begin"/>
        </w:r>
        <w:r>
          <w:rPr>
            <w:noProof/>
            <w:webHidden/>
          </w:rPr>
          <w:instrText xml:space="preserve"> PAGEREF _Toc155551561 \h </w:instrText>
        </w:r>
        <w:r>
          <w:rPr>
            <w:noProof/>
            <w:webHidden/>
          </w:rPr>
        </w:r>
        <w:r>
          <w:rPr>
            <w:noProof/>
            <w:webHidden/>
          </w:rPr>
          <w:fldChar w:fldCharType="separate"/>
        </w:r>
        <w:r>
          <w:rPr>
            <w:noProof/>
            <w:webHidden/>
          </w:rPr>
          <w:t>21</w:t>
        </w:r>
        <w:r>
          <w:rPr>
            <w:noProof/>
            <w:webHidden/>
          </w:rPr>
          <w:fldChar w:fldCharType="end"/>
        </w:r>
      </w:hyperlink>
    </w:p>
    <w:p w14:paraId="1D189244"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2" w:history="1">
        <w:r w:rsidRPr="00496427">
          <w:rPr>
            <w:rStyle w:val="Hyperlink"/>
            <w:noProof/>
          </w:rPr>
          <w:t>Code snippet 5: Health component header file</w:t>
        </w:r>
        <w:r>
          <w:rPr>
            <w:noProof/>
            <w:webHidden/>
          </w:rPr>
          <w:tab/>
        </w:r>
        <w:r>
          <w:rPr>
            <w:noProof/>
            <w:webHidden/>
          </w:rPr>
          <w:fldChar w:fldCharType="begin"/>
        </w:r>
        <w:r>
          <w:rPr>
            <w:noProof/>
            <w:webHidden/>
          </w:rPr>
          <w:instrText xml:space="preserve"> PAGEREF _Toc155551562 \h </w:instrText>
        </w:r>
        <w:r>
          <w:rPr>
            <w:noProof/>
            <w:webHidden/>
          </w:rPr>
        </w:r>
        <w:r>
          <w:rPr>
            <w:noProof/>
            <w:webHidden/>
          </w:rPr>
          <w:fldChar w:fldCharType="separate"/>
        </w:r>
        <w:r>
          <w:rPr>
            <w:noProof/>
            <w:webHidden/>
          </w:rPr>
          <w:t>22</w:t>
        </w:r>
        <w:r>
          <w:rPr>
            <w:noProof/>
            <w:webHidden/>
          </w:rPr>
          <w:fldChar w:fldCharType="end"/>
        </w:r>
      </w:hyperlink>
    </w:p>
    <w:p w14:paraId="52B00A8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3" w:history="1">
        <w:r w:rsidRPr="00496427">
          <w:rPr>
            <w:rStyle w:val="Hyperlink"/>
            <w:noProof/>
          </w:rPr>
          <w:t>Code snippet 6: Attack component header file</w:t>
        </w:r>
        <w:r>
          <w:rPr>
            <w:noProof/>
            <w:webHidden/>
          </w:rPr>
          <w:tab/>
        </w:r>
        <w:r>
          <w:rPr>
            <w:noProof/>
            <w:webHidden/>
          </w:rPr>
          <w:fldChar w:fldCharType="begin"/>
        </w:r>
        <w:r>
          <w:rPr>
            <w:noProof/>
            <w:webHidden/>
          </w:rPr>
          <w:instrText xml:space="preserve"> PAGEREF _Toc155551563 \h </w:instrText>
        </w:r>
        <w:r>
          <w:rPr>
            <w:noProof/>
            <w:webHidden/>
          </w:rPr>
        </w:r>
        <w:r>
          <w:rPr>
            <w:noProof/>
            <w:webHidden/>
          </w:rPr>
          <w:fldChar w:fldCharType="separate"/>
        </w:r>
        <w:r>
          <w:rPr>
            <w:noProof/>
            <w:webHidden/>
          </w:rPr>
          <w:t>23</w:t>
        </w:r>
        <w:r>
          <w:rPr>
            <w:noProof/>
            <w:webHidden/>
          </w:rPr>
          <w:fldChar w:fldCharType="end"/>
        </w:r>
      </w:hyperlink>
    </w:p>
    <w:p w14:paraId="468FBB7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4" w:history="1">
        <w:r w:rsidRPr="00496427">
          <w:rPr>
            <w:rStyle w:val="Hyperlink"/>
            <w:noProof/>
          </w:rPr>
          <w:t>Code snippet 7: Example of a processor header file</w:t>
        </w:r>
        <w:r>
          <w:rPr>
            <w:noProof/>
            <w:webHidden/>
          </w:rPr>
          <w:tab/>
        </w:r>
        <w:r>
          <w:rPr>
            <w:noProof/>
            <w:webHidden/>
          </w:rPr>
          <w:fldChar w:fldCharType="begin"/>
        </w:r>
        <w:r>
          <w:rPr>
            <w:noProof/>
            <w:webHidden/>
          </w:rPr>
          <w:instrText xml:space="preserve"> PAGEREF _Toc155551564 \h </w:instrText>
        </w:r>
        <w:r>
          <w:rPr>
            <w:noProof/>
            <w:webHidden/>
          </w:rPr>
        </w:r>
        <w:r>
          <w:rPr>
            <w:noProof/>
            <w:webHidden/>
          </w:rPr>
          <w:fldChar w:fldCharType="separate"/>
        </w:r>
        <w:r>
          <w:rPr>
            <w:noProof/>
            <w:webHidden/>
          </w:rPr>
          <w:t>25</w:t>
        </w:r>
        <w:r>
          <w:rPr>
            <w:noProof/>
            <w:webHidden/>
          </w:rPr>
          <w:fldChar w:fldCharType="end"/>
        </w:r>
      </w:hyperlink>
    </w:p>
    <w:p w14:paraId="1318DFA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5" w:history="1">
        <w:r w:rsidRPr="00496427">
          <w:rPr>
            <w:rStyle w:val="Hyperlink"/>
            <w:noProof/>
          </w:rPr>
          <w:t>Code snippet 8: FArmyIdFragment definition</w:t>
        </w:r>
        <w:r>
          <w:rPr>
            <w:noProof/>
            <w:webHidden/>
          </w:rPr>
          <w:tab/>
        </w:r>
        <w:r>
          <w:rPr>
            <w:noProof/>
            <w:webHidden/>
          </w:rPr>
          <w:fldChar w:fldCharType="begin"/>
        </w:r>
        <w:r>
          <w:rPr>
            <w:noProof/>
            <w:webHidden/>
          </w:rPr>
          <w:instrText xml:space="preserve"> PAGEREF _Toc155551565 \h </w:instrText>
        </w:r>
        <w:r>
          <w:rPr>
            <w:noProof/>
            <w:webHidden/>
          </w:rPr>
        </w:r>
        <w:r>
          <w:rPr>
            <w:noProof/>
            <w:webHidden/>
          </w:rPr>
          <w:fldChar w:fldCharType="separate"/>
        </w:r>
        <w:r>
          <w:rPr>
            <w:noProof/>
            <w:webHidden/>
          </w:rPr>
          <w:t>27</w:t>
        </w:r>
        <w:r>
          <w:rPr>
            <w:noProof/>
            <w:webHidden/>
          </w:rPr>
          <w:fldChar w:fldCharType="end"/>
        </w:r>
      </w:hyperlink>
    </w:p>
    <w:p w14:paraId="3C493F25"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6" w:history="1">
        <w:r w:rsidRPr="00496427">
          <w:rPr>
            <w:rStyle w:val="Hyperlink"/>
            <w:noProof/>
          </w:rPr>
          <w:t>Code snippet 9: Assigning the correct initial values to newly spawned entities in the initializer processor</w:t>
        </w:r>
        <w:r>
          <w:rPr>
            <w:noProof/>
            <w:webHidden/>
          </w:rPr>
          <w:tab/>
        </w:r>
        <w:r>
          <w:rPr>
            <w:noProof/>
            <w:webHidden/>
          </w:rPr>
          <w:fldChar w:fldCharType="begin"/>
        </w:r>
        <w:r>
          <w:rPr>
            <w:noProof/>
            <w:webHidden/>
          </w:rPr>
          <w:instrText xml:space="preserve"> PAGEREF _Toc155551566 \h </w:instrText>
        </w:r>
        <w:r>
          <w:rPr>
            <w:noProof/>
            <w:webHidden/>
          </w:rPr>
        </w:r>
        <w:r>
          <w:rPr>
            <w:noProof/>
            <w:webHidden/>
          </w:rPr>
          <w:fldChar w:fldCharType="separate"/>
        </w:r>
        <w:r>
          <w:rPr>
            <w:noProof/>
            <w:webHidden/>
          </w:rPr>
          <w:t>27</w:t>
        </w:r>
        <w:r>
          <w:rPr>
            <w:noProof/>
            <w:webHidden/>
          </w:rPr>
          <w:fldChar w:fldCharType="end"/>
        </w:r>
      </w:hyperlink>
    </w:p>
    <w:p w14:paraId="610845B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7" w:history="1">
        <w:r w:rsidRPr="00496427">
          <w:rPr>
            <w:rStyle w:val="Hyperlink"/>
            <w:noProof/>
          </w:rPr>
          <w:t>Code snippet 10: PossibleTargetEntities variable declaration</w:t>
        </w:r>
        <w:r>
          <w:rPr>
            <w:noProof/>
            <w:webHidden/>
          </w:rPr>
          <w:tab/>
        </w:r>
        <w:r>
          <w:rPr>
            <w:noProof/>
            <w:webHidden/>
          </w:rPr>
          <w:fldChar w:fldCharType="begin"/>
        </w:r>
        <w:r>
          <w:rPr>
            <w:noProof/>
            <w:webHidden/>
          </w:rPr>
          <w:instrText xml:space="preserve"> PAGEREF _Toc155551567 \h </w:instrText>
        </w:r>
        <w:r>
          <w:rPr>
            <w:noProof/>
            <w:webHidden/>
          </w:rPr>
        </w:r>
        <w:r>
          <w:rPr>
            <w:noProof/>
            <w:webHidden/>
          </w:rPr>
          <w:fldChar w:fldCharType="separate"/>
        </w:r>
        <w:r>
          <w:rPr>
            <w:noProof/>
            <w:webHidden/>
          </w:rPr>
          <w:t>27</w:t>
        </w:r>
        <w:r>
          <w:rPr>
            <w:noProof/>
            <w:webHidden/>
          </w:rPr>
          <w:fldChar w:fldCharType="end"/>
        </w:r>
      </w:hyperlink>
    </w:p>
    <w:p w14:paraId="1568083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8" w:history="1">
        <w:r w:rsidRPr="00496427">
          <w:rPr>
            <w:rStyle w:val="Hyperlink"/>
            <w:noProof/>
          </w:rPr>
          <w:t>Code snippet 11: TargetAcquisitionProcessor Execute functionality</w:t>
        </w:r>
        <w:r>
          <w:rPr>
            <w:noProof/>
            <w:webHidden/>
          </w:rPr>
          <w:tab/>
        </w:r>
        <w:r>
          <w:rPr>
            <w:noProof/>
            <w:webHidden/>
          </w:rPr>
          <w:fldChar w:fldCharType="begin"/>
        </w:r>
        <w:r>
          <w:rPr>
            <w:noProof/>
            <w:webHidden/>
          </w:rPr>
          <w:instrText xml:space="preserve"> PAGEREF _Toc155551568 \h </w:instrText>
        </w:r>
        <w:r>
          <w:rPr>
            <w:noProof/>
            <w:webHidden/>
          </w:rPr>
        </w:r>
        <w:r>
          <w:rPr>
            <w:noProof/>
            <w:webHidden/>
          </w:rPr>
          <w:fldChar w:fldCharType="separate"/>
        </w:r>
        <w:r>
          <w:rPr>
            <w:noProof/>
            <w:webHidden/>
          </w:rPr>
          <w:t>28</w:t>
        </w:r>
        <w:r>
          <w:rPr>
            <w:noProof/>
            <w:webHidden/>
          </w:rPr>
          <w:fldChar w:fldCharType="end"/>
        </w:r>
      </w:hyperlink>
    </w:p>
    <w:p w14:paraId="5310651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9" w:history="1">
        <w:r w:rsidRPr="00496427">
          <w:rPr>
            <w:rStyle w:val="Hyperlink"/>
            <w:noProof/>
          </w:rPr>
          <w:t>Code snippet 12: Navigation mesh pathfinding in the navigation processor Execute function</w:t>
        </w:r>
        <w:r>
          <w:rPr>
            <w:noProof/>
            <w:webHidden/>
          </w:rPr>
          <w:tab/>
        </w:r>
        <w:r>
          <w:rPr>
            <w:noProof/>
            <w:webHidden/>
          </w:rPr>
          <w:fldChar w:fldCharType="begin"/>
        </w:r>
        <w:r>
          <w:rPr>
            <w:noProof/>
            <w:webHidden/>
          </w:rPr>
          <w:instrText xml:space="preserve"> PAGEREF _Toc155551569 \h </w:instrText>
        </w:r>
        <w:r>
          <w:rPr>
            <w:noProof/>
            <w:webHidden/>
          </w:rPr>
        </w:r>
        <w:r>
          <w:rPr>
            <w:noProof/>
            <w:webHidden/>
          </w:rPr>
          <w:fldChar w:fldCharType="separate"/>
        </w:r>
        <w:r>
          <w:rPr>
            <w:noProof/>
            <w:webHidden/>
          </w:rPr>
          <w:t>29</w:t>
        </w:r>
        <w:r>
          <w:rPr>
            <w:noProof/>
            <w:webHidden/>
          </w:rPr>
          <w:fldChar w:fldCharType="end"/>
        </w:r>
      </w:hyperlink>
    </w:p>
    <w:p w14:paraId="37043E1D"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0" w:history="1">
        <w:r w:rsidRPr="00496427">
          <w:rPr>
            <w:rStyle w:val="Hyperlink"/>
            <w:noProof/>
          </w:rPr>
          <w:t>Code snippet 13: MoveProcessor functionality in the Execute function</w:t>
        </w:r>
        <w:r>
          <w:rPr>
            <w:noProof/>
            <w:webHidden/>
          </w:rPr>
          <w:tab/>
        </w:r>
        <w:r>
          <w:rPr>
            <w:noProof/>
            <w:webHidden/>
          </w:rPr>
          <w:fldChar w:fldCharType="begin"/>
        </w:r>
        <w:r>
          <w:rPr>
            <w:noProof/>
            <w:webHidden/>
          </w:rPr>
          <w:instrText xml:space="preserve"> PAGEREF _Toc155551570 \h </w:instrText>
        </w:r>
        <w:r>
          <w:rPr>
            <w:noProof/>
            <w:webHidden/>
          </w:rPr>
        </w:r>
        <w:r>
          <w:rPr>
            <w:noProof/>
            <w:webHidden/>
          </w:rPr>
          <w:fldChar w:fldCharType="separate"/>
        </w:r>
        <w:r>
          <w:rPr>
            <w:noProof/>
            <w:webHidden/>
          </w:rPr>
          <w:t>30</w:t>
        </w:r>
        <w:r>
          <w:rPr>
            <w:noProof/>
            <w:webHidden/>
          </w:rPr>
          <w:fldChar w:fldCharType="end"/>
        </w:r>
      </w:hyperlink>
    </w:p>
    <w:p w14:paraId="38CFAEE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1" w:history="1">
        <w:r w:rsidRPr="00496427">
          <w:rPr>
            <w:rStyle w:val="Hyperlink"/>
            <w:noProof/>
          </w:rPr>
          <w:t>Code snippet 14: Attack parameters shared fragment definition</w:t>
        </w:r>
        <w:r>
          <w:rPr>
            <w:noProof/>
            <w:webHidden/>
          </w:rPr>
          <w:tab/>
        </w:r>
        <w:r>
          <w:rPr>
            <w:noProof/>
            <w:webHidden/>
          </w:rPr>
          <w:fldChar w:fldCharType="begin"/>
        </w:r>
        <w:r>
          <w:rPr>
            <w:noProof/>
            <w:webHidden/>
          </w:rPr>
          <w:instrText xml:space="preserve"> PAGEREF _Toc155551571 \h </w:instrText>
        </w:r>
        <w:r>
          <w:rPr>
            <w:noProof/>
            <w:webHidden/>
          </w:rPr>
        </w:r>
        <w:r>
          <w:rPr>
            <w:noProof/>
            <w:webHidden/>
          </w:rPr>
          <w:fldChar w:fldCharType="separate"/>
        </w:r>
        <w:r>
          <w:rPr>
            <w:noProof/>
            <w:webHidden/>
          </w:rPr>
          <w:t>30</w:t>
        </w:r>
        <w:r>
          <w:rPr>
            <w:noProof/>
            <w:webHidden/>
          </w:rPr>
          <w:fldChar w:fldCharType="end"/>
        </w:r>
      </w:hyperlink>
    </w:p>
    <w:p w14:paraId="1276DCD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2" w:history="1">
        <w:r w:rsidRPr="00496427">
          <w:rPr>
            <w:rStyle w:val="Hyperlink"/>
            <w:noProof/>
          </w:rPr>
          <w:t>Code snippet 15: Part of the attack processor functionality</w:t>
        </w:r>
        <w:r>
          <w:rPr>
            <w:noProof/>
            <w:webHidden/>
          </w:rPr>
          <w:tab/>
        </w:r>
        <w:r>
          <w:rPr>
            <w:noProof/>
            <w:webHidden/>
          </w:rPr>
          <w:fldChar w:fldCharType="begin"/>
        </w:r>
        <w:r>
          <w:rPr>
            <w:noProof/>
            <w:webHidden/>
          </w:rPr>
          <w:instrText xml:space="preserve"> PAGEREF _Toc155551572 \h </w:instrText>
        </w:r>
        <w:r>
          <w:rPr>
            <w:noProof/>
            <w:webHidden/>
          </w:rPr>
        </w:r>
        <w:r>
          <w:rPr>
            <w:noProof/>
            <w:webHidden/>
          </w:rPr>
          <w:fldChar w:fldCharType="separate"/>
        </w:r>
        <w:r>
          <w:rPr>
            <w:noProof/>
            <w:webHidden/>
          </w:rPr>
          <w:t>31</w:t>
        </w:r>
        <w:r>
          <w:rPr>
            <w:noProof/>
            <w:webHidden/>
          </w:rPr>
          <w:fldChar w:fldCharType="end"/>
        </w:r>
      </w:hyperlink>
    </w:p>
    <w:p w14:paraId="7503120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3" w:history="1">
        <w:r w:rsidRPr="00496427">
          <w:rPr>
            <w:rStyle w:val="Hyperlink"/>
            <w:noProof/>
          </w:rPr>
          <w:t>Code snippet 16: Part of the dying processor functionality in the Execute function</w:t>
        </w:r>
        <w:r>
          <w:rPr>
            <w:noProof/>
            <w:webHidden/>
          </w:rPr>
          <w:tab/>
        </w:r>
        <w:r>
          <w:rPr>
            <w:noProof/>
            <w:webHidden/>
          </w:rPr>
          <w:fldChar w:fldCharType="begin"/>
        </w:r>
        <w:r>
          <w:rPr>
            <w:noProof/>
            <w:webHidden/>
          </w:rPr>
          <w:instrText xml:space="preserve"> PAGEREF _Toc155551573 \h </w:instrText>
        </w:r>
        <w:r>
          <w:rPr>
            <w:noProof/>
            <w:webHidden/>
          </w:rPr>
        </w:r>
        <w:r>
          <w:rPr>
            <w:noProof/>
            <w:webHidden/>
          </w:rPr>
          <w:fldChar w:fldCharType="separate"/>
        </w:r>
        <w:r>
          <w:rPr>
            <w:noProof/>
            <w:webHidden/>
          </w:rPr>
          <w:t>32</w:t>
        </w:r>
        <w:r>
          <w:rPr>
            <w:noProof/>
            <w:webHidden/>
          </w:rPr>
          <w:fldChar w:fldCharType="end"/>
        </w:r>
      </w:hyperlink>
    </w:p>
    <w:p w14:paraId="11D75BE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4" w:history="1">
        <w:r w:rsidRPr="00496427">
          <w:rPr>
            <w:rStyle w:val="Hyperlink"/>
            <w:noProof/>
          </w:rPr>
          <w:t>Code snippet 17: DestroyEntitiesProcessor Execute function</w:t>
        </w:r>
        <w:r>
          <w:rPr>
            <w:noProof/>
            <w:webHidden/>
          </w:rPr>
          <w:tab/>
        </w:r>
        <w:r>
          <w:rPr>
            <w:noProof/>
            <w:webHidden/>
          </w:rPr>
          <w:fldChar w:fldCharType="begin"/>
        </w:r>
        <w:r>
          <w:rPr>
            <w:noProof/>
            <w:webHidden/>
          </w:rPr>
          <w:instrText xml:space="preserve"> PAGEREF _Toc155551574 \h </w:instrText>
        </w:r>
        <w:r>
          <w:rPr>
            <w:noProof/>
            <w:webHidden/>
          </w:rPr>
        </w:r>
        <w:r>
          <w:rPr>
            <w:noProof/>
            <w:webHidden/>
          </w:rPr>
          <w:fldChar w:fldCharType="separate"/>
        </w:r>
        <w:r>
          <w:rPr>
            <w:noProof/>
            <w:webHidden/>
          </w:rPr>
          <w:t>32</w:t>
        </w:r>
        <w:r>
          <w:rPr>
            <w:noProof/>
            <w:webHidden/>
          </w:rPr>
          <w:fldChar w:fldCharType="end"/>
        </w:r>
      </w:hyperlink>
    </w:p>
    <w:p w14:paraId="0DEE74B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5" w:history="1">
        <w:r w:rsidRPr="00496427">
          <w:rPr>
            <w:rStyle w:val="Hyperlink"/>
            <w:noProof/>
          </w:rPr>
          <w:t>Code snippet 18: Transform translator execute function</w:t>
        </w:r>
        <w:r>
          <w:rPr>
            <w:noProof/>
            <w:webHidden/>
          </w:rPr>
          <w:tab/>
        </w:r>
        <w:r>
          <w:rPr>
            <w:noProof/>
            <w:webHidden/>
          </w:rPr>
          <w:fldChar w:fldCharType="begin"/>
        </w:r>
        <w:r>
          <w:rPr>
            <w:noProof/>
            <w:webHidden/>
          </w:rPr>
          <w:instrText xml:space="preserve"> PAGEREF _Toc155551575 \h </w:instrText>
        </w:r>
        <w:r>
          <w:rPr>
            <w:noProof/>
            <w:webHidden/>
          </w:rPr>
        </w:r>
        <w:r>
          <w:rPr>
            <w:noProof/>
            <w:webHidden/>
          </w:rPr>
          <w:fldChar w:fldCharType="separate"/>
        </w:r>
        <w:r>
          <w:rPr>
            <w:noProof/>
            <w:webHidden/>
          </w:rPr>
          <w:t>33</w:t>
        </w:r>
        <w:r>
          <w:rPr>
            <w:noProof/>
            <w:webHidden/>
          </w:rPr>
          <w:fldChar w:fldCharType="end"/>
        </w:r>
      </w:hyperlink>
    </w:p>
    <w:p w14:paraId="1000F76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6" w:history="1">
        <w:r w:rsidRPr="00496427">
          <w:rPr>
            <w:rStyle w:val="Hyperlink"/>
            <w:noProof/>
          </w:rPr>
          <w:t>Code snippet 19: Animation instance update functionality</w:t>
        </w:r>
        <w:r>
          <w:rPr>
            <w:noProof/>
            <w:webHidden/>
          </w:rPr>
          <w:tab/>
        </w:r>
        <w:r>
          <w:rPr>
            <w:noProof/>
            <w:webHidden/>
          </w:rPr>
          <w:fldChar w:fldCharType="begin"/>
        </w:r>
        <w:r>
          <w:rPr>
            <w:noProof/>
            <w:webHidden/>
          </w:rPr>
          <w:instrText xml:space="preserve"> PAGEREF _Toc155551576 \h </w:instrText>
        </w:r>
        <w:r>
          <w:rPr>
            <w:noProof/>
            <w:webHidden/>
          </w:rPr>
        </w:r>
        <w:r>
          <w:rPr>
            <w:noProof/>
            <w:webHidden/>
          </w:rPr>
          <w:fldChar w:fldCharType="separate"/>
        </w:r>
        <w:r>
          <w:rPr>
            <w:noProof/>
            <w:webHidden/>
          </w:rPr>
          <w:t>34</w:t>
        </w:r>
        <w:r>
          <w:rPr>
            <w:noProof/>
            <w:webHidden/>
          </w:rPr>
          <w:fldChar w:fldCharType="end"/>
        </w:r>
      </w:hyperlink>
    </w:p>
    <w:p w14:paraId="102049F2"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7" w:history="1">
        <w:r w:rsidRPr="00496427">
          <w:rPr>
            <w:rStyle w:val="Hyperlink"/>
            <w:noProof/>
          </w:rPr>
          <w:t>Code snippet 20: Replacing the normal for loop with a ParallelFor</w:t>
        </w:r>
        <w:r>
          <w:rPr>
            <w:noProof/>
            <w:webHidden/>
          </w:rPr>
          <w:tab/>
        </w:r>
        <w:r>
          <w:rPr>
            <w:noProof/>
            <w:webHidden/>
          </w:rPr>
          <w:fldChar w:fldCharType="begin"/>
        </w:r>
        <w:r>
          <w:rPr>
            <w:noProof/>
            <w:webHidden/>
          </w:rPr>
          <w:instrText xml:space="preserve"> PAGEREF _Toc155551577 \h </w:instrText>
        </w:r>
        <w:r>
          <w:rPr>
            <w:noProof/>
            <w:webHidden/>
          </w:rPr>
        </w:r>
        <w:r>
          <w:rPr>
            <w:noProof/>
            <w:webHidden/>
          </w:rPr>
          <w:fldChar w:fldCharType="separate"/>
        </w:r>
        <w:r>
          <w:rPr>
            <w:noProof/>
            <w:webHidden/>
          </w:rPr>
          <w:t>36</w:t>
        </w:r>
        <w:r>
          <w:rPr>
            <w:noProof/>
            <w:webHidden/>
          </w:rPr>
          <w:fldChar w:fldCharType="end"/>
        </w:r>
      </w:hyperlink>
    </w:p>
    <w:p w14:paraId="41C1716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8" w:history="1">
        <w:r w:rsidRPr="00496427">
          <w:rPr>
            <w:rStyle w:val="Hyperlink"/>
            <w:noProof/>
          </w:rPr>
          <w:t>Code snippet 21: Using a mutex to prevent simultaneous writing to the deferred command buffer</w:t>
        </w:r>
        <w:r>
          <w:rPr>
            <w:noProof/>
            <w:webHidden/>
          </w:rPr>
          <w:tab/>
        </w:r>
        <w:r>
          <w:rPr>
            <w:noProof/>
            <w:webHidden/>
          </w:rPr>
          <w:fldChar w:fldCharType="begin"/>
        </w:r>
        <w:r>
          <w:rPr>
            <w:noProof/>
            <w:webHidden/>
          </w:rPr>
          <w:instrText xml:space="preserve"> PAGEREF _Toc155551578 \h </w:instrText>
        </w:r>
        <w:r>
          <w:rPr>
            <w:noProof/>
            <w:webHidden/>
          </w:rPr>
        </w:r>
        <w:r>
          <w:rPr>
            <w:noProof/>
            <w:webHidden/>
          </w:rPr>
          <w:fldChar w:fldCharType="separate"/>
        </w:r>
        <w:r>
          <w:rPr>
            <w:noProof/>
            <w:webHidden/>
          </w:rPr>
          <w:t>36</w:t>
        </w:r>
        <w:r>
          <w:rPr>
            <w:noProof/>
            <w:webHidden/>
          </w:rPr>
          <w:fldChar w:fldCharType="end"/>
        </w:r>
      </w:hyperlink>
    </w:p>
    <w:p w14:paraId="35274D03" w14:textId="77777777" w:rsidR="007D57B3" w:rsidRDefault="007D57B3" w:rsidP="007D57B3">
      <w:r>
        <w:fldChar w:fldCharType="end"/>
      </w:r>
    </w:p>
    <w:p w14:paraId="3FC23D76" w14:textId="77777777" w:rsidR="007D57B3" w:rsidRDefault="007D57B3" w:rsidP="007D57B3">
      <w:pPr>
        <w:pStyle w:val="Heading2"/>
      </w:pPr>
      <w:r>
        <w:t>Charts</w:t>
      </w:r>
    </w:p>
    <w:p w14:paraId="19BCBBC0" w14:textId="77777777" w:rsidR="007D57B3"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787B6D1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59" w:history="1">
        <w:r w:rsidRPr="00770ED7">
          <w:rPr>
            <w:rStyle w:val="Hyperlink"/>
            <w:noProof/>
          </w:rPr>
          <w:t>Chart 2: Render thread frame time over unit count</w:t>
        </w:r>
        <w:r>
          <w:rPr>
            <w:noProof/>
            <w:webHidden/>
          </w:rPr>
          <w:tab/>
        </w:r>
        <w:r>
          <w:rPr>
            <w:noProof/>
            <w:webHidden/>
          </w:rPr>
          <w:fldChar w:fldCharType="begin"/>
        </w:r>
        <w:r>
          <w:rPr>
            <w:noProof/>
            <w:webHidden/>
          </w:rPr>
          <w:instrText xml:space="preserve"> PAGEREF _Toc155551659 \h </w:instrText>
        </w:r>
        <w:r>
          <w:rPr>
            <w:noProof/>
            <w:webHidden/>
          </w:rPr>
        </w:r>
        <w:r>
          <w:rPr>
            <w:noProof/>
            <w:webHidden/>
          </w:rPr>
          <w:fldChar w:fldCharType="separate"/>
        </w:r>
        <w:r>
          <w:rPr>
            <w:noProof/>
            <w:webHidden/>
          </w:rPr>
          <w:t>45</w:t>
        </w:r>
        <w:r>
          <w:rPr>
            <w:noProof/>
            <w:webHidden/>
          </w:rPr>
          <w:fldChar w:fldCharType="end"/>
        </w:r>
      </w:hyperlink>
    </w:p>
    <w:p w14:paraId="321522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0" w:history="1">
        <w:r w:rsidRPr="00770ED7">
          <w:rPr>
            <w:rStyle w:val="Hyperlink"/>
            <w:noProof/>
          </w:rPr>
          <w:t>Chart 3: GPU frame time over unit count</w:t>
        </w:r>
        <w:r>
          <w:rPr>
            <w:noProof/>
            <w:webHidden/>
          </w:rPr>
          <w:tab/>
        </w:r>
        <w:r>
          <w:rPr>
            <w:noProof/>
            <w:webHidden/>
          </w:rPr>
          <w:fldChar w:fldCharType="begin"/>
        </w:r>
        <w:r>
          <w:rPr>
            <w:noProof/>
            <w:webHidden/>
          </w:rPr>
          <w:instrText xml:space="preserve"> PAGEREF _Toc155551660 \h </w:instrText>
        </w:r>
        <w:r>
          <w:rPr>
            <w:noProof/>
            <w:webHidden/>
          </w:rPr>
        </w:r>
        <w:r>
          <w:rPr>
            <w:noProof/>
            <w:webHidden/>
          </w:rPr>
          <w:fldChar w:fldCharType="separate"/>
        </w:r>
        <w:r>
          <w:rPr>
            <w:noProof/>
            <w:webHidden/>
          </w:rPr>
          <w:t>45</w:t>
        </w:r>
        <w:r>
          <w:rPr>
            <w:noProof/>
            <w:webHidden/>
          </w:rPr>
          <w:fldChar w:fldCharType="end"/>
        </w:r>
      </w:hyperlink>
    </w:p>
    <w:p w14:paraId="6FD3176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1" w:history="1">
        <w:r w:rsidRPr="00770ED7">
          <w:rPr>
            <w:rStyle w:val="Hyperlink"/>
            <w:noProof/>
          </w:rPr>
          <w:t>Chart 4: Target acquisition frame time over unit count</w:t>
        </w:r>
        <w:r>
          <w:rPr>
            <w:noProof/>
            <w:webHidden/>
          </w:rPr>
          <w:tab/>
        </w:r>
        <w:r>
          <w:rPr>
            <w:noProof/>
            <w:webHidden/>
          </w:rPr>
          <w:fldChar w:fldCharType="begin"/>
        </w:r>
        <w:r>
          <w:rPr>
            <w:noProof/>
            <w:webHidden/>
          </w:rPr>
          <w:instrText xml:space="preserve"> PAGEREF _Toc155551661 \h </w:instrText>
        </w:r>
        <w:r>
          <w:rPr>
            <w:noProof/>
            <w:webHidden/>
          </w:rPr>
        </w:r>
        <w:r>
          <w:rPr>
            <w:noProof/>
            <w:webHidden/>
          </w:rPr>
          <w:fldChar w:fldCharType="separate"/>
        </w:r>
        <w:r>
          <w:rPr>
            <w:noProof/>
            <w:webHidden/>
          </w:rPr>
          <w:t>46</w:t>
        </w:r>
        <w:r>
          <w:rPr>
            <w:noProof/>
            <w:webHidden/>
          </w:rPr>
          <w:fldChar w:fldCharType="end"/>
        </w:r>
      </w:hyperlink>
    </w:p>
    <w:p w14:paraId="1034D1C9"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2" w:history="1">
        <w:r w:rsidRPr="00770ED7">
          <w:rPr>
            <w:rStyle w:val="Hyperlink"/>
            <w:noProof/>
          </w:rPr>
          <w:t>Chart 5: Navigation frame time over unit count</w:t>
        </w:r>
        <w:r>
          <w:rPr>
            <w:noProof/>
            <w:webHidden/>
          </w:rPr>
          <w:tab/>
        </w:r>
        <w:r>
          <w:rPr>
            <w:noProof/>
            <w:webHidden/>
          </w:rPr>
          <w:fldChar w:fldCharType="begin"/>
        </w:r>
        <w:r>
          <w:rPr>
            <w:noProof/>
            <w:webHidden/>
          </w:rPr>
          <w:instrText xml:space="preserve"> PAGEREF _Toc155551662 \h </w:instrText>
        </w:r>
        <w:r>
          <w:rPr>
            <w:noProof/>
            <w:webHidden/>
          </w:rPr>
        </w:r>
        <w:r>
          <w:rPr>
            <w:noProof/>
            <w:webHidden/>
          </w:rPr>
          <w:fldChar w:fldCharType="separate"/>
        </w:r>
        <w:r>
          <w:rPr>
            <w:noProof/>
            <w:webHidden/>
          </w:rPr>
          <w:t>47</w:t>
        </w:r>
        <w:r>
          <w:rPr>
            <w:noProof/>
            <w:webHidden/>
          </w:rPr>
          <w:fldChar w:fldCharType="end"/>
        </w:r>
      </w:hyperlink>
    </w:p>
    <w:p w14:paraId="5560D513"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3" w:history="1">
        <w:r w:rsidRPr="00770ED7">
          <w:rPr>
            <w:rStyle w:val="Hyperlink"/>
            <w:noProof/>
          </w:rPr>
          <w:t>Chart 6: Movement and avoidance frame time over unit count</w:t>
        </w:r>
        <w:r>
          <w:rPr>
            <w:noProof/>
            <w:webHidden/>
          </w:rPr>
          <w:tab/>
        </w:r>
        <w:r>
          <w:rPr>
            <w:noProof/>
            <w:webHidden/>
          </w:rPr>
          <w:fldChar w:fldCharType="begin"/>
        </w:r>
        <w:r>
          <w:rPr>
            <w:noProof/>
            <w:webHidden/>
          </w:rPr>
          <w:instrText xml:space="preserve"> PAGEREF _Toc155551663 \h </w:instrText>
        </w:r>
        <w:r>
          <w:rPr>
            <w:noProof/>
            <w:webHidden/>
          </w:rPr>
        </w:r>
        <w:r>
          <w:rPr>
            <w:noProof/>
            <w:webHidden/>
          </w:rPr>
          <w:fldChar w:fldCharType="separate"/>
        </w:r>
        <w:r>
          <w:rPr>
            <w:noProof/>
            <w:webHidden/>
          </w:rPr>
          <w:t>47</w:t>
        </w:r>
        <w:r>
          <w:rPr>
            <w:noProof/>
            <w:webHidden/>
          </w:rPr>
          <w:fldChar w:fldCharType="end"/>
        </w:r>
      </w:hyperlink>
    </w:p>
    <w:p w14:paraId="7EDB178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4" w:history="1">
        <w:r w:rsidRPr="00770ED7">
          <w:rPr>
            <w:rStyle w:val="Hyperlink"/>
            <w:noProof/>
          </w:rPr>
          <w:t>Chart 7: Mass to actor frame time over unit count</w:t>
        </w:r>
        <w:r>
          <w:rPr>
            <w:noProof/>
            <w:webHidden/>
          </w:rPr>
          <w:tab/>
        </w:r>
        <w:r>
          <w:rPr>
            <w:noProof/>
            <w:webHidden/>
          </w:rPr>
          <w:fldChar w:fldCharType="begin"/>
        </w:r>
        <w:r>
          <w:rPr>
            <w:noProof/>
            <w:webHidden/>
          </w:rPr>
          <w:instrText xml:space="preserve"> PAGEREF _Toc155551664 \h </w:instrText>
        </w:r>
        <w:r>
          <w:rPr>
            <w:noProof/>
            <w:webHidden/>
          </w:rPr>
        </w:r>
        <w:r>
          <w:rPr>
            <w:noProof/>
            <w:webHidden/>
          </w:rPr>
          <w:fldChar w:fldCharType="separate"/>
        </w:r>
        <w:r>
          <w:rPr>
            <w:noProof/>
            <w:webHidden/>
          </w:rPr>
          <w:t>48</w:t>
        </w:r>
        <w:r>
          <w:rPr>
            <w:noProof/>
            <w:webHidden/>
          </w:rPr>
          <w:fldChar w:fldCharType="end"/>
        </w:r>
      </w:hyperlink>
    </w:p>
    <w:p w14:paraId="3623CB1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5" w:history="1">
        <w:r w:rsidRPr="00770ED7">
          <w:rPr>
            <w:rStyle w:val="Hyperlink"/>
            <w:noProof/>
          </w:rPr>
          <w:t>Chart 8: Animation frame time over unit count</w:t>
        </w:r>
        <w:r>
          <w:rPr>
            <w:noProof/>
            <w:webHidden/>
          </w:rPr>
          <w:tab/>
        </w:r>
        <w:r>
          <w:rPr>
            <w:noProof/>
            <w:webHidden/>
          </w:rPr>
          <w:fldChar w:fldCharType="begin"/>
        </w:r>
        <w:r>
          <w:rPr>
            <w:noProof/>
            <w:webHidden/>
          </w:rPr>
          <w:instrText xml:space="preserve"> PAGEREF _Toc155551665 \h </w:instrText>
        </w:r>
        <w:r>
          <w:rPr>
            <w:noProof/>
            <w:webHidden/>
          </w:rPr>
        </w:r>
        <w:r>
          <w:rPr>
            <w:noProof/>
            <w:webHidden/>
          </w:rPr>
          <w:fldChar w:fldCharType="separate"/>
        </w:r>
        <w:r>
          <w:rPr>
            <w:noProof/>
            <w:webHidden/>
          </w:rPr>
          <w:t>49</w:t>
        </w:r>
        <w:r>
          <w:rPr>
            <w:noProof/>
            <w:webHidden/>
          </w:rPr>
          <w:fldChar w:fldCharType="end"/>
        </w:r>
      </w:hyperlink>
    </w:p>
    <w:p w14:paraId="16336B8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6" w:history="1">
        <w:r w:rsidRPr="00770ED7">
          <w:rPr>
            <w:rStyle w:val="Hyperlink"/>
            <w:noProof/>
          </w:rPr>
          <w:t>Chart 9: Game thread frame time distribution in the simple battle simulator with 800 vs 800 units</w:t>
        </w:r>
        <w:r>
          <w:rPr>
            <w:noProof/>
            <w:webHidden/>
          </w:rPr>
          <w:tab/>
        </w:r>
        <w:r>
          <w:rPr>
            <w:noProof/>
            <w:webHidden/>
          </w:rPr>
          <w:fldChar w:fldCharType="begin"/>
        </w:r>
        <w:r>
          <w:rPr>
            <w:noProof/>
            <w:webHidden/>
          </w:rPr>
          <w:instrText xml:space="preserve"> PAGEREF _Toc155551666 \h </w:instrText>
        </w:r>
        <w:r>
          <w:rPr>
            <w:noProof/>
            <w:webHidden/>
          </w:rPr>
        </w:r>
        <w:r>
          <w:rPr>
            <w:noProof/>
            <w:webHidden/>
          </w:rPr>
          <w:fldChar w:fldCharType="separate"/>
        </w:r>
        <w:r>
          <w:rPr>
            <w:noProof/>
            <w:webHidden/>
          </w:rPr>
          <w:t>49</w:t>
        </w:r>
        <w:r>
          <w:rPr>
            <w:noProof/>
            <w:webHidden/>
          </w:rPr>
          <w:fldChar w:fldCharType="end"/>
        </w:r>
      </w:hyperlink>
    </w:p>
    <w:p w14:paraId="4DB1E8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7" w:history="1">
        <w:r w:rsidRPr="00770ED7">
          <w:rPr>
            <w:rStyle w:val="Hyperlink"/>
            <w:noProof/>
          </w:rPr>
          <w:t>Chart 10: Game thread frame time distribution in the mass battle simulator with 800 vs 800 units</w:t>
        </w:r>
        <w:r>
          <w:rPr>
            <w:noProof/>
            <w:webHidden/>
          </w:rPr>
          <w:tab/>
        </w:r>
        <w:r>
          <w:rPr>
            <w:noProof/>
            <w:webHidden/>
          </w:rPr>
          <w:fldChar w:fldCharType="begin"/>
        </w:r>
        <w:r>
          <w:rPr>
            <w:noProof/>
            <w:webHidden/>
          </w:rPr>
          <w:instrText xml:space="preserve"> PAGEREF _Toc155551667 \h </w:instrText>
        </w:r>
        <w:r>
          <w:rPr>
            <w:noProof/>
            <w:webHidden/>
          </w:rPr>
        </w:r>
        <w:r>
          <w:rPr>
            <w:noProof/>
            <w:webHidden/>
          </w:rPr>
          <w:fldChar w:fldCharType="separate"/>
        </w:r>
        <w:r>
          <w:rPr>
            <w:noProof/>
            <w:webHidden/>
          </w:rPr>
          <w:t>50</w:t>
        </w:r>
        <w:r>
          <w:rPr>
            <w:noProof/>
            <w:webHidden/>
          </w:rPr>
          <w:fldChar w:fldCharType="end"/>
        </w:r>
      </w:hyperlink>
    </w:p>
    <w:p w14:paraId="3D3230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8" w:history="1">
        <w:r w:rsidRPr="00770ED7">
          <w:rPr>
            <w:rStyle w:val="Hyperlink"/>
            <w:noProof/>
          </w:rPr>
          <w:t>Chart 11: Game thread frame time distribution in the mass battle simulator with multithreading with 800 vs 800 units</w:t>
        </w:r>
        <w:r>
          <w:rPr>
            <w:noProof/>
            <w:webHidden/>
          </w:rPr>
          <w:tab/>
        </w:r>
        <w:r>
          <w:rPr>
            <w:noProof/>
            <w:webHidden/>
          </w:rPr>
          <w:fldChar w:fldCharType="begin"/>
        </w:r>
        <w:r>
          <w:rPr>
            <w:noProof/>
            <w:webHidden/>
          </w:rPr>
          <w:instrText xml:space="preserve"> PAGEREF _Toc155551668 \h </w:instrText>
        </w:r>
        <w:r>
          <w:rPr>
            <w:noProof/>
            <w:webHidden/>
          </w:rPr>
        </w:r>
        <w:r>
          <w:rPr>
            <w:noProof/>
            <w:webHidden/>
          </w:rPr>
          <w:fldChar w:fldCharType="separate"/>
        </w:r>
        <w:r>
          <w:rPr>
            <w:noProof/>
            <w:webHidden/>
          </w:rPr>
          <w:t>50</w:t>
        </w:r>
        <w:r>
          <w:rPr>
            <w:noProof/>
            <w:webHidden/>
          </w:rPr>
          <w:fldChar w:fldCharType="end"/>
        </w:r>
      </w:hyperlink>
    </w:p>
    <w:p w14:paraId="497C68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9" w:history="1">
        <w:r w:rsidRPr="00770ED7">
          <w:rPr>
            <w:rStyle w:val="Hyperlink"/>
            <w:noProof/>
          </w:rPr>
          <w:t>Chart 12: Game thread frame time distribution in the mass battle simulator with spatial partitioning with 800 vs 800 units</w:t>
        </w:r>
        <w:r>
          <w:rPr>
            <w:noProof/>
            <w:webHidden/>
          </w:rPr>
          <w:tab/>
        </w:r>
        <w:r>
          <w:rPr>
            <w:noProof/>
            <w:webHidden/>
          </w:rPr>
          <w:fldChar w:fldCharType="begin"/>
        </w:r>
        <w:r>
          <w:rPr>
            <w:noProof/>
            <w:webHidden/>
          </w:rPr>
          <w:instrText xml:space="preserve"> PAGEREF _Toc155551669 \h </w:instrText>
        </w:r>
        <w:r>
          <w:rPr>
            <w:noProof/>
            <w:webHidden/>
          </w:rPr>
        </w:r>
        <w:r>
          <w:rPr>
            <w:noProof/>
            <w:webHidden/>
          </w:rPr>
          <w:fldChar w:fldCharType="separate"/>
        </w:r>
        <w:r>
          <w:rPr>
            <w:noProof/>
            <w:webHidden/>
          </w:rPr>
          <w:t>51</w:t>
        </w:r>
        <w:r>
          <w:rPr>
            <w:noProof/>
            <w:webHidden/>
          </w:rPr>
          <w:fldChar w:fldCharType="end"/>
        </w:r>
      </w:hyperlink>
    </w:p>
    <w:p w14:paraId="44BB750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70" w:history="1">
        <w:r w:rsidRPr="00770ED7">
          <w:rPr>
            <w:rStyle w:val="Hyperlink"/>
            <w:noProof/>
          </w:rPr>
          <w:t>Chart 13: Game thread frame time distribution in the mass battle simulator with animation sharing with 800 vs 800 units</w:t>
        </w:r>
        <w:r>
          <w:rPr>
            <w:noProof/>
            <w:webHidden/>
          </w:rPr>
          <w:tab/>
        </w:r>
        <w:r>
          <w:rPr>
            <w:noProof/>
            <w:webHidden/>
          </w:rPr>
          <w:fldChar w:fldCharType="begin"/>
        </w:r>
        <w:r>
          <w:rPr>
            <w:noProof/>
            <w:webHidden/>
          </w:rPr>
          <w:instrText xml:space="preserve"> PAGEREF _Toc155551670 \h </w:instrText>
        </w:r>
        <w:r>
          <w:rPr>
            <w:noProof/>
            <w:webHidden/>
          </w:rPr>
        </w:r>
        <w:r>
          <w:rPr>
            <w:noProof/>
            <w:webHidden/>
          </w:rPr>
          <w:fldChar w:fldCharType="separate"/>
        </w:r>
        <w:r>
          <w:rPr>
            <w:noProof/>
            <w:webHidden/>
          </w:rPr>
          <w:t>51</w:t>
        </w:r>
        <w:r>
          <w:rPr>
            <w:noProof/>
            <w:webHidden/>
          </w:rPr>
          <w:fldChar w:fldCharType="end"/>
        </w:r>
      </w:hyperlink>
    </w:p>
    <w:p w14:paraId="668623F9" w14:textId="77777777" w:rsidR="007D57B3" w:rsidRPr="00460533" w:rsidRDefault="007D57B3" w:rsidP="007D57B3">
      <w:pPr>
        <w:rPr>
          <w:highlight w:val="yellow"/>
        </w:rPr>
      </w:pPr>
      <w:r>
        <w:fldChar w:fldCharType="end"/>
      </w:r>
      <w:r>
        <w:br w:type="page"/>
      </w:r>
    </w:p>
    <w:p w14:paraId="7F00D9FC" w14:textId="77777777" w:rsidR="000D5C84" w:rsidRDefault="000D5C84" w:rsidP="000D5C84">
      <w:pPr>
        <w:pStyle w:val="Heading1"/>
      </w:pPr>
      <w:bookmarkStart w:id="92" w:name="_Toc155520919"/>
      <w:r>
        <w:lastRenderedPageBreak/>
        <w:t>References</w:t>
      </w:r>
      <w:bookmarkEnd w:id="92"/>
    </w:p>
    <w:p w14:paraId="2E658C7E" w14:textId="77777777" w:rsidR="00F92B5C" w:rsidRDefault="00D3038D" w:rsidP="00F92B5C">
      <w:pPr>
        <w:pStyle w:val="Bibliography"/>
      </w:pPr>
      <w:r>
        <w:fldChar w:fldCharType="begin"/>
      </w:r>
      <w:r w:rsidR="00B32DA9">
        <w:instrText xml:space="preserve"> ADDIN ZOTERO_BIBL {"uncited":[],"omitted":[],"custom":[]} CSL_BIBLIOGRAPHY </w:instrText>
      </w:r>
      <w:r>
        <w:fldChar w:fldCharType="separate"/>
      </w:r>
      <w:r w:rsidR="00F92B5C">
        <w:t>[1]</w:t>
      </w:r>
      <w:r w:rsidR="00F92B5C">
        <w:tab/>
        <w:t xml:space="preserve">‘Artificial intelligence in video games’, </w:t>
      </w:r>
      <w:r w:rsidR="00F92B5C">
        <w:rPr>
          <w:i/>
          <w:iCs/>
        </w:rPr>
        <w:t>Wikipedia</w:t>
      </w:r>
      <w:r w:rsidR="00F92B5C">
        <w:t>. Jan. 10, 2024. Accessed: Jan. 12, 2024. [Online]. Available: https://en.wikipedia.org/w/index.php?title=Artificial_intelligence_in_video_games&amp;oldid=1194670313</w:t>
      </w:r>
    </w:p>
    <w:p w14:paraId="08CB9452" w14:textId="77777777" w:rsidR="00F92B5C" w:rsidRPr="00F92B5C" w:rsidRDefault="00F92B5C" w:rsidP="00F92B5C">
      <w:pPr>
        <w:pStyle w:val="Bibliography"/>
        <w:rPr>
          <w:lang w:val="fr-BE"/>
        </w:rPr>
      </w:pPr>
      <w:r>
        <w:t>[2]</w:t>
      </w:r>
      <w:r>
        <w:tab/>
        <w:t xml:space="preserve">sophlogimo, ‘What is the biggest number of soldiers you have seen in one TW battle?’, r/totalwar. </w:t>
      </w:r>
      <w:r w:rsidRPr="00F92B5C">
        <w:rPr>
          <w:lang w:val="fr-BE"/>
        </w:rPr>
        <w:t>[Online]. Available: https://www.reddit.com/r/totalwar/comments/dgcrdc/what_is_the_biggest_number_of_soldiers_you_have/</w:t>
      </w:r>
    </w:p>
    <w:p w14:paraId="0505B967" w14:textId="77777777" w:rsidR="00F92B5C" w:rsidRDefault="00F92B5C" w:rsidP="00F92B5C">
      <w:pPr>
        <w:pStyle w:val="Bibliography"/>
      </w:pPr>
      <w:r>
        <w:t>[3]</w:t>
      </w:r>
      <w:r>
        <w:tab/>
        <w:t>‘Maximum number of troops on battlefield ? :: Total War: EMPIRE - Definitive Edition General Discussions’. Accessed: Jan. 12, 2024. [Online]. Available: https://steamcommunity.com/app/10500/discussions/0/2765630416813779879/</w:t>
      </w:r>
    </w:p>
    <w:p w14:paraId="47A64CF4" w14:textId="77777777" w:rsidR="00F92B5C" w:rsidRDefault="00F92B5C" w:rsidP="00F92B5C">
      <w:pPr>
        <w:pStyle w:val="Bibliography"/>
      </w:pPr>
      <w:r>
        <w:t>[4]</w:t>
      </w:r>
      <w:r>
        <w:tab/>
      </w:r>
      <w:r>
        <w:rPr>
          <w:i/>
          <w:iCs/>
        </w:rPr>
        <w:t>10 MILLION Characters On Screen?! - Ultimate Epic Battle Simulator 2 The Making Of Pt1</w:t>
      </w:r>
      <w:r>
        <w:t>, (Feb. 12, 2021). Accessed: Oct. 21, 2023. [Online Video]. Available: https://www.youtube.com/watch?v=kpojDPlIjdQ</w:t>
      </w:r>
    </w:p>
    <w:p w14:paraId="51E310BE" w14:textId="77777777" w:rsidR="00F92B5C" w:rsidRPr="00F92B5C" w:rsidRDefault="00F92B5C" w:rsidP="00F92B5C">
      <w:pPr>
        <w:pStyle w:val="Bibliography"/>
        <w:rPr>
          <w:lang w:val="fr-BE"/>
        </w:rPr>
      </w:pPr>
      <w:r>
        <w:t>[5]</w:t>
      </w:r>
      <w:r>
        <w:tab/>
        <w:t xml:space="preserve">‘CPU cache’, </w:t>
      </w:r>
      <w:r>
        <w:rPr>
          <w:i/>
          <w:iCs/>
        </w:rPr>
        <w:t>Wikipedia</w:t>
      </w:r>
      <w:r>
        <w:t xml:space="preserve">. Dec. 29, 2023. Accessed: Jan. 12, 2024. </w:t>
      </w:r>
      <w:r w:rsidRPr="00F92B5C">
        <w:rPr>
          <w:lang w:val="fr-BE"/>
        </w:rPr>
        <w:t>[Online]. Available: https://en.wikipedia.org/w/index.php?title=CPU_cache&amp;oldid=1192515389</w:t>
      </w:r>
    </w:p>
    <w:p w14:paraId="0F063CA4" w14:textId="77777777" w:rsidR="00F92B5C" w:rsidRDefault="00F92B5C" w:rsidP="00F92B5C">
      <w:pPr>
        <w:pStyle w:val="Bibliography"/>
      </w:pPr>
      <w:r>
        <w:t>[6]</w:t>
      </w:r>
      <w:r>
        <w:tab/>
      </w:r>
      <w:r>
        <w:rPr>
          <w:i/>
          <w:iCs/>
        </w:rPr>
        <w:t>CppCon 2014: Mike Acton ‘Data-Oriented Design and C++’</w:t>
      </w:r>
      <w:r>
        <w:t>, (Sep. 30, 2014). Accessed: Oct. 21, 2023. [Online Video]. Available: https://www.youtube.com/watch?v=rX0ItVEVjHc</w:t>
      </w:r>
    </w:p>
    <w:p w14:paraId="7D511D77" w14:textId="77777777" w:rsidR="00F92B5C" w:rsidRDefault="00F92B5C" w:rsidP="00F92B5C">
      <w:pPr>
        <w:pStyle w:val="Bibliography"/>
      </w:pPr>
      <w:r>
        <w:t>[7]</w:t>
      </w:r>
      <w:r>
        <w:tab/>
      </w:r>
      <w:r>
        <w:rPr>
          <w:i/>
          <w:iCs/>
        </w:rPr>
        <w:t>CppCon 2018: Stoyan Nikolov “OOP Is Dead, Long Live Data-oriented Design”</w:t>
      </w:r>
      <w:r>
        <w:t>, (Oct. 26, 2018). Accessed: Oct. 21, 2023. [Online Video]. Available: https://www.youtube.com/watch?v=yy8jQgmhbAU</w:t>
      </w:r>
    </w:p>
    <w:p w14:paraId="2BE45FC8" w14:textId="77777777" w:rsidR="00F92B5C" w:rsidRDefault="00F92B5C" w:rsidP="00F92B5C">
      <w:pPr>
        <w:pStyle w:val="Bibliography"/>
      </w:pPr>
      <w:r>
        <w:t>[8]</w:t>
      </w:r>
      <w:r>
        <w:tab/>
        <w:t xml:space="preserve">‘Entity component system’, </w:t>
      </w:r>
      <w:r>
        <w:rPr>
          <w:i/>
          <w:iCs/>
        </w:rPr>
        <w:t>Wikipedia</w:t>
      </w:r>
      <w:r>
        <w:t>. Dec. 20, 2023. Accessed: Jan. 07, 2024. [Online]. Available: https://en.wikipedia.org/w/index.php?title=Entity_component_system&amp;oldid=1190943102</w:t>
      </w:r>
    </w:p>
    <w:p w14:paraId="733B57BE" w14:textId="77777777" w:rsidR="00F92B5C" w:rsidRDefault="00F92B5C" w:rsidP="00F92B5C">
      <w:pPr>
        <w:pStyle w:val="Bibliography"/>
      </w:pPr>
      <w:r>
        <w:t>[9]</w:t>
      </w:r>
      <w:r>
        <w:tab/>
      </w:r>
      <w:r>
        <w:rPr>
          <w:i/>
          <w:iCs/>
        </w:rPr>
        <w:t>The ECS Architecture - Performance in UE4</w:t>
      </w:r>
      <w:r>
        <w:t>, (Feb. 06, 2021). Accessed: Oct. 21, 2023. [Online Video]. Available: https://www.youtube.com/watch?v=kXd0VDZDSks</w:t>
      </w:r>
    </w:p>
    <w:p w14:paraId="46A1F6EE" w14:textId="77777777" w:rsidR="00F92B5C" w:rsidRPr="00F92B5C" w:rsidRDefault="00F92B5C" w:rsidP="00F92B5C">
      <w:pPr>
        <w:pStyle w:val="Bibliography"/>
        <w:rPr>
          <w:lang w:val="fr-BE"/>
        </w:rPr>
      </w:pPr>
      <w:r>
        <w:t>[10]</w:t>
      </w:r>
      <w:r>
        <w:tab/>
        <w:t xml:space="preserve">‘MassEntity Overview’. Accessed: Oct. 21, 2023. [Online]. </w:t>
      </w:r>
      <w:r w:rsidRPr="00F92B5C">
        <w:rPr>
          <w:lang w:val="fr-BE"/>
        </w:rPr>
        <w:t>Available: https://docs.unrealengine.com/5.2/en-US/overview-of-mass-entity-in-unreal-engine/</w:t>
      </w:r>
    </w:p>
    <w:p w14:paraId="4E8AD94F" w14:textId="77777777" w:rsidR="00F92B5C" w:rsidRDefault="00F92B5C" w:rsidP="00F92B5C">
      <w:pPr>
        <w:pStyle w:val="Bibliography"/>
      </w:pPr>
      <w:r>
        <w:t>[11]</w:t>
      </w:r>
      <w:r>
        <w:tab/>
      </w:r>
      <w:r>
        <w:rPr>
          <w:i/>
          <w:iCs/>
        </w:rPr>
        <w:t>Large Numbers of Entities with Mass in UE5 | Feature Highlight | State of Unreal 2022</w:t>
      </w:r>
      <w:r>
        <w:t>, (Apr. 26, 2022). Accessed: Oct. 21, 2023. [Online Video]. Available: https://www.youtube.com/watch?v=f9q8A-9DvPo</w:t>
      </w:r>
    </w:p>
    <w:p w14:paraId="3FBF852A" w14:textId="77777777" w:rsidR="00F92B5C" w:rsidRDefault="00F92B5C" w:rsidP="00F92B5C">
      <w:pPr>
        <w:pStyle w:val="Bibliography"/>
      </w:pPr>
      <w:r>
        <w:t>[12]</w:t>
      </w:r>
      <w:r>
        <w:tab/>
      </w:r>
      <w:r>
        <w:rPr>
          <w:i/>
          <w:iCs/>
        </w:rPr>
        <w:t>The Matrix Awakens: Generating a World | Tech Talk | State of Unreal 2022</w:t>
      </w:r>
      <w:r>
        <w:t>, (Apr. 05, 2022). Accessed: Oct. 21, 2023. [Online Video]. Available: https://www.youtube.com/watch?v=usJrcwN6T4I</w:t>
      </w:r>
    </w:p>
    <w:p w14:paraId="31647174" w14:textId="77777777" w:rsidR="00F92B5C" w:rsidRDefault="00F92B5C" w:rsidP="00F92B5C">
      <w:pPr>
        <w:pStyle w:val="Bibliography"/>
      </w:pPr>
      <w:r>
        <w:t>[13]</w:t>
      </w:r>
      <w:r>
        <w:tab/>
        <w:t>J. Keeling, ‘Tutorial: Your First 60 Minutes with Mass’, Epic Developer Community Forums. Accessed: Oct. 21, 2023. [Online]. Available: https://forums.unrealengine.com/t/tutorial-your-first-60-minutes-with-mass/794314</w:t>
      </w:r>
    </w:p>
    <w:p w14:paraId="756136C5" w14:textId="77777777" w:rsidR="00F92B5C" w:rsidRPr="00F92B5C" w:rsidRDefault="00F92B5C" w:rsidP="00F92B5C">
      <w:pPr>
        <w:pStyle w:val="Bibliography"/>
        <w:rPr>
          <w:lang w:val="fr-BE"/>
        </w:rPr>
      </w:pPr>
      <w:r>
        <w:t>[14]</w:t>
      </w:r>
      <w:r>
        <w:tab/>
        <w:t xml:space="preserve">‘MassGameplay Overview’. Accessed: Oct. 21, 2023. [Online]. </w:t>
      </w:r>
      <w:r w:rsidRPr="00F92B5C">
        <w:rPr>
          <w:lang w:val="fr-BE"/>
        </w:rPr>
        <w:t>Available: https://docs.unrealengine.com/5.2/en-US/overview-of-mass-gameplay-in-unreal-engine/</w:t>
      </w:r>
    </w:p>
    <w:p w14:paraId="2D7F1648" w14:textId="77777777" w:rsidR="00F92B5C" w:rsidRPr="00F92B5C" w:rsidRDefault="00F92B5C" w:rsidP="00F92B5C">
      <w:pPr>
        <w:pStyle w:val="Bibliography"/>
        <w:rPr>
          <w:lang w:val="fr-BE"/>
        </w:rPr>
      </w:pPr>
      <w:r>
        <w:t>[15]</w:t>
      </w:r>
      <w:r>
        <w:tab/>
        <w:t xml:space="preserve">‘Mass Avoidance Overview’. Accessed: Oct. 21, 2023. </w:t>
      </w:r>
      <w:r w:rsidRPr="00F92B5C">
        <w:rPr>
          <w:lang w:val="fr-BE"/>
        </w:rPr>
        <w:t>[Online]. Available: https://docs.unrealengine.com/5.2/en-US/mass-avoidance-overview-in-unreal-engine/</w:t>
      </w:r>
    </w:p>
    <w:p w14:paraId="7F86A597" w14:textId="77777777" w:rsidR="00F92B5C" w:rsidRDefault="00F92B5C" w:rsidP="00F92B5C">
      <w:pPr>
        <w:pStyle w:val="Bibliography"/>
      </w:pPr>
      <w:r>
        <w:t>[16]</w:t>
      </w:r>
      <w:r>
        <w:tab/>
        <w:t>Symphonym, ‘Choosing a spatial partitioning structure’, r/gamedev. Accessed: Oct. 21, 2023. [Online]. Available: www.reddit.com/r/gamedev/comments/22lxg5/choosing_a_spatial_partitioning_structure/</w:t>
      </w:r>
    </w:p>
    <w:p w14:paraId="6B8B7F19" w14:textId="77777777" w:rsidR="00F92B5C" w:rsidRDefault="00F92B5C" w:rsidP="00F92B5C">
      <w:pPr>
        <w:pStyle w:val="Bibliography"/>
      </w:pPr>
      <w:r>
        <w:t>[17]</w:t>
      </w:r>
      <w:r>
        <w:tab/>
        <w:t>M. KelleghanAugust 12 and 1997, ‘Octree Partitioning Techniques’, Game Developer. Accessed: Oct. 21, 2023. [Online]. Available: https://www.gamedeveloper.com/programming/octree-partitioning-techniques</w:t>
      </w:r>
    </w:p>
    <w:p w14:paraId="6197DBFD" w14:textId="77777777" w:rsidR="00F92B5C" w:rsidRPr="00F92B5C" w:rsidRDefault="00F92B5C" w:rsidP="00F92B5C">
      <w:pPr>
        <w:pStyle w:val="Bibliography"/>
        <w:rPr>
          <w:lang w:val="fr-BE"/>
        </w:rPr>
      </w:pPr>
      <w:r>
        <w:t>[18]</w:t>
      </w:r>
      <w:r>
        <w:tab/>
        <w:t xml:space="preserve">‘Space partitioning’, </w:t>
      </w:r>
      <w:r>
        <w:rPr>
          <w:i/>
          <w:iCs/>
        </w:rPr>
        <w:t>Wikipedia</w:t>
      </w:r>
      <w:r>
        <w:t xml:space="preserve">. Oct. 16, 2022. Accessed: Oct. 21, 2023. </w:t>
      </w:r>
      <w:r w:rsidRPr="00F92B5C">
        <w:rPr>
          <w:lang w:val="fr-BE"/>
        </w:rPr>
        <w:t>[Online]. Available: https://en.wikipedia.org/w/index.php?title=Space_partitioning&amp;oldid=1116447126</w:t>
      </w:r>
    </w:p>
    <w:p w14:paraId="19DF6722" w14:textId="77777777" w:rsidR="00F92B5C" w:rsidRDefault="00F92B5C" w:rsidP="00F92B5C">
      <w:pPr>
        <w:pStyle w:val="Bibliography"/>
      </w:pPr>
      <w:r>
        <w:t>[19]</w:t>
      </w:r>
      <w:r>
        <w:tab/>
        <w:t>Bob Nystrom, ‘Spatial Partition · Optimization Patterns · Game Programming Patterns’. Accessed: Oct. 21, 2023. [Online]. Available: https://gameprogrammingpatterns.com/spatial-partition.html</w:t>
      </w:r>
    </w:p>
    <w:p w14:paraId="2A843E3F" w14:textId="77777777" w:rsidR="00F92B5C" w:rsidRDefault="00F92B5C" w:rsidP="00F92B5C">
      <w:pPr>
        <w:pStyle w:val="Bibliography"/>
      </w:pPr>
      <w:r>
        <w:lastRenderedPageBreak/>
        <w:t>[20]</w:t>
      </w:r>
      <w:r>
        <w:tab/>
        <w:t>‘UE5 Multithreading With FRunnable And Thread Workflow – Unreal C++ API’. Accessed: Oct. 21, 2023. [Online]. Available: https://store.algosyntax.com/tutorials/unreal-engine/ue5-multithreading-with-frunnable-and-thread-workflow/</w:t>
      </w:r>
    </w:p>
    <w:p w14:paraId="2E54C7E3" w14:textId="77777777" w:rsidR="00F92B5C" w:rsidRDefault="00F92B5C" w:rsidP="00F92B5C">
      <w:pPr>
        <w:pStyle w:val="Bibliography"/>
      </w:pPr>
      <w:r>
        <w:t>[21]</w:t>
      </w:r>
      <w:r>
        <w:tab/>
        <w:t>‘Multithreading and Performance in Unreal’, Epic Developer Community Forums. Accessed: Oct. 22, 2023. [Online]. Available: https://forums.unrealengine.com/t/multithreading-and-performance-in-unreal/1216417</w:t>
      </w:r>
    </w:p>
    <w:p w14:paraId="05851082" w14:textId="77777777" w:rsidR="00F92B5C" w:rsidRDefault="00F92B5C" w:rsidP="00F92B5C">
      <w:pPr>
        <w:pStyle w:val="Bibliography"/>
      </w:pPr>
      <w:r>
        <w:t>[22]</w:t>
      </w:r>
      <w:r>
        <w:tab/>
      </w:r>
      <w:r>
        <w:rPr>
          <w:i/>
          <w:iCs/>
        </w:rPr>
        <w:t>Maximizing Your Game’s Performance in Unreal Engine | Unreal Fest 2022</w:t>
      </w:r>
      <w:r>
        <w:t>, (Nov. 03, 2022). Accessed: Jan. 07, 2024. [Online Video]. Available: https://www.youtube.com/watch?v=GuIav71867E&amp;list=PLGAgBU0oz5KZXHvaHAgas90IGBkJqsgzV</w:t>
      </w:r>
    </w:p>
    <w:p w14:paraId="5CD6F1D0" w14:textId="77777777" w:rsidR="00F92B5C" w:rsidRDefault="00F92B5C" w:rsidP="00F92B5C">
      <w:pPr>
        <w:pStyle w:val="Bibliography"/>
      </w:pPr>
      <w:r>
        <w:t>[23]</w:t>
      </w:r>
      <w:r>
        <w:tab/>
      </w:r>
      <w:r>
        <w:rPr>
          <w:i/>
          <w:iCs/>
        </w:rPr>
        <w:t>Simulating Large Crowds In Niagara | Unreal Engine</w:t>
      </w:r>
      <w:r>
        <w:t>, (Jan. 15, 2021). Accessed: Oct. 21, 2023. [Online Video]. Available: https://www.youtube.com/watch?v=CqXKSyAPWZY</w:t>
      </w:r>
    </w:p>
    <w:p w14:paraId="3D07A74F" w14:textId="77777777" w:rsidR="00F92B5C" w:rsidRPr="00F92B5C" w:rsidRDefault="00F92B5C" w:rsidP="00F92B5C">
      <w:pPr>
        <w:pStyle w:val="Bibliography"/>
        <w:rPr>
          <w:lang w:val="fr-BE"/>
        </w:rPr>
      </w:pPr>
      <w:r>
        <w:t>[24]</w:t>
      </w:r>
      <w:r>
        <w:tab/>
        <w:t xml:space="preserve">‘Animation Budget Allocator’. Accessed: Jan. 07, 2024. </w:t>
      </w:r>
      <w:r w:rsidRPr="00F92B5C">
        <w:rPr>
          <w:lang w:val="fr-BE"/>
        </w:rPr>
        <w:t>[Online]. Available: https://docs.unrealengine.com/5.3/en-US/animation-budget-allocator-in-unreal-engine/</w:t>
      </w:r>
    </w:p>
    <w:p w14:paraId="69AA4701" w14:textId="77777777" w:rsidR="00F92B5C" w:rsidRPr="00F92B5C" w:rsidRDefault="00F92B5C" w:rsidP="00F92B5C">
      <w:pPr>
        <w:pStyle w:val="Bibliography"/>
        <w:rPr>
          <w:lang w:val="fr-BE"/>
        </w:rPr>
      </w:pPr>
      <w:r>
        <w:t>[25]</w:t>
      </w:r>
      <w:r>
        <w:tab/>
        <w:t xml:space="preserve">‘Animation Sharing Plugin’. Accessed: Jan. 07, 2024. </w:t>
      </w:r>
      <w:r w:rsidRPr="00F92B5C">
        <w:rPr>
          <w:lang w:val="fr-BE"/>
        </w:rPr>
        <w:t>[Online]. Available: https://docs.unrealengine.com/5.3/en-US/animation-sharing-plugin-in-unreal-engine/</w:t>
      </w:r>
    </w:p>
    <w:p w14:paraId="4472F23D" w14:textId="77777777" w:rsidR="00F92B5C" w:rsidRDefault="00F92B5C" w:rsidP="00F92B5C">
      <w:pPr>
        <w:pStyle w:val="Bibliography"/>
      </w:pPr>
      <w:r>
        <w:t>[26]</w:t>
      </w:r>
      <w:r>
        <w:tab/>
        <w:t>Stephen Phillips, ‘Baking out vertex animation in editor with AnimToTexture | Community tutorial’, Epic Developer Community. Accessed: Oct. 21, 2023. [Online]. Available: https://dev.epicgames.com/community/learning/tutorials/daE9/unreal-engine-baking-out-vertex-animation-in-editor-with-animtotexture</w:t>
      </w:r>
    </w:p>
    <w:p w14:paraId="08C3F830" w14:textId="77777777" w:rsidR="00F92B5C" w:rsidRDefault="00F92B5C" w:rsidP="00F92B5C">
      <w:pPr>
        <w:pStyle w:val="Bibliography"/>
      </w:pPr>
      <w:r>
        <w:t>[27]</w:t>
      </w:r>
      <w:r>
        <w:tab/>
        <w:t>R. Banerjee, ‘Answer to “What is the difference between OpenCL and OpenGL’s compute shader?”’, Stack Overflow. Accessed: Oct. 22, 2023. [Online]. Available: https://stackoverflow.com/a/15868564</w:t>
      </w:r>
    </w:p>
    <w:p w14:paraId="6114FDBC" w14:textId="77777777" w:rsidR="00F92B5C" w:rsidRDefault="00F92B5C" w:rsidP="00F92B5C">
      <w:pPr>
        <w:pStyle w:val="Bibliography"/>
      </w:pPr>
      <w:r>
        <w:t>[28]</w:t>
      </w:r>
      <w:r>
        <w:tab/>
        <w:t>C. Rau, ‘Answer to “What is the difference between OpenCL and OpenGL’s compute shader?”’, Stack Overflow. Accessed: Oct. 22, 2023. [Online]. Available: https://stackoverflow.com/a/15874988</w:t>
      </w:r>
    </w:p>
    <w:p w14:paraId="7D570D41" w14:textId="77777777" w:rsidR="00F92B5C" w:rsidRDefault="00F92B5C" w:rsidP="00F92B5C">
      <w:pPr>
        <w:pStyle w:val="Bibliography"/>
      </w:pPr>
      <w:r>
        <w:t>[29]</w:t>
      </w:r>
      <w:r>
        <w:tab/>
        <w:t>Jeremy Frank, ‘Simple compute shader with CPU readback | Community tutorial’, Epic Developer Community. Accessed: Oct. 22, 2023. [Online]. Available: https://dev.epicgames.com/community/learning/tutorials/WkwJ/unreal-engine-simple-compute-shader-with-cpu-readback</w:t>
      </w:r>
    </w:p>
    <w:p w14:paraId="0FA46F67" w14:textId="77777777" w:rsidR="00F92B5C" w:rsidRDefault="00F92B5C" w:rsidP="00F92B5C">
      <w:pPr>
        <w:pStyle w:val="Bibliography"/>
      </w:pPr>
      <w:r>
        <w:t>[30]</w:t>
      </w:r>
      <w:r>
        <w:tab/>
        <w:t>Maiss, ‘What is the difference between OpenCL and OpenGL’s compute shader?’, Stack Overflow. Accessed: Oct. 22, 2023. [Online]. Available: https://stackoverflow.com/q/15868498</w:t>
      </w:r>
    </w:p>
    <w:p w14:paraId="32526E67" w14:textId="77777777" w:rsidR="00F92B5C" w:rsidRDefault="00F92B5C" w:rsidP="00F92B5C">
      <w:pPr>
        <w:pStyle w:val="Bibliography"/>
      </w:pPr>
      <w:r>
        <w:t>[31]</w:t>
      </w:r>
      <w:r>
        <w:tab/>
        <w:t xml:space="preserve">‘CUDA’, </w:t>
      </w:r>
      <w:r>
        <w:rPr>
          <w:i/>
          <w:iCs/>
        </w:rPr>
        <w:t>Wikipedia</w:t>
      </w:r>
      <w:r>
        <w:t>. Jan. 05, 2024. Accessed: Jan. 07, 2024. [Online]. Available: https://en.wikipedia.org/w/index.php?title=CUDA&amp;oldid=1193733902</w:t>
      </w:r>
    </w:p>
    <w:p w14:paraId="1F6230CC" w14:textId="77777777" w:rsidR="00F92B5C" w:rsidRDefault="00F92B5C" w:rsidP="00F92B5C">
      <w:pPr>
        <w:pStyle w:val="Bibliography"/>
      </w:pPr>
      <w:r>
        <w:t>[32]</w:t>
      </w:r>
      <w:r>
        <w:tab/>
        <w:t>‘CUDA’. Accessed: Oct. 21, 2023. [Online]. Available: https://docs.unrealengine.com/5.1/en-US/API/Runtime/CUDA/</w:t>
      </w:r>
    </w:p>
    <w:p w14:paraId="14F6D19C" w14:textId="77777777" w:rsidR="00F92B5C" w:rsidRDefault="00F92B5C" w:rsidP="00F92B5C">
      <w:pPr>
        <w:pStyle w:val="Bibliography"/>
      </w:pPr>
      <w:r>
        <w:t>[33]</w:t>
      </w:r>
      <w:r>
        <w:tab/>
        <w:t>Brad Nemire, ‘CUDA Spotlight: GPU-Accelerated Agent-Based Simulation of Complex Systems’, NVIDIA Technical Blog. Accessed: Oct. 21, 2023. [Online]. Available: https://developer.nvidia.com/blog/cuda-spotlight-gpu-accelerated-agent-based-simulation-complex-systems/</w:t>
      </w:r>
    </w:p>
    <w:p w14:paraId="5BD41CCB" w14:textId="77777777" w:rsidR="00F92B5C" w:rsidRDefault="00F92B5C" w:rsidP="00F92B5C">
      <w:pPr>
        <w:pStyle w:val="Bibliography"/>
      </w:pPr>
      <w:r>
        <w:t>[34]</w:t>
      </w:r>
      <w:r>
        <w:tab/>
        <w:t>‘Fast Large-Scale Agent-based Simulations on NVIDIA GPUs with FLAME GPU’, NVIDIA Technical Blog. Accessed: Oct. 21, 2023. [Online]. Available: https://developer.nvidia.com/blog/fast-large-scale-agent-based-simulations-on-nvidia-gpus-with-flame-gpu/</w:t>
      </w:r>
    </w:p>
    <w:p w14:paraId="736190C1" w14:textId="77777777" w:rsidR="00F92B5C" w:rsidRPr="00F92B5C" w:rsidRDefault="00F92B5C" w:rsidP="00F92B5C">
      <w:pPr>
        <w:pStyle w:val="Bibliography"/>
        <w:rPr>
          <w:lang w:val="fr-BE"/>
        </w:rPr>
      </w:pPr>
      <w:r>
        <w:t>[35]</w:t>
      </w:r>
      <w:r>
        <w:tab/>
        <w:t xml:space="preserve">‘OpenCL’, </w:t>
      </w:r>
      <w:r>
        <w:rPr>
          <w:i/>
          <w:iCs/>
        </w:rPr>
        <w:t>Wikipedia</w:t>
      </w:r>
      <w:r>
        <w:t xml:space="preserve">. Oct. 20, 2023. Accessed: Oct. 21, 2023. </w:t>
      </w:r>
      <w:r w:rsidRPr="00F92B5C">
        <w:rPr>
          <w:lang w:val="fr-BE"/>
        </w:rPr>
        <w:t>[Online]. Available: https://en.wikipedia.org/w/index.php?title=OpenCL&amp;oldid=1181029989</w:t>
      </w:r>
    </w:p>
    <w:p w14:paraId="00FB235E" w14:textId="77777777" w:rsidR="00F92B5C" w:rsidRDefault="00F92B5C" w:rsidP="00F92B5C">
      <w:pPr>
        <w:pStyle w:val="Bibliography"/>
      </w:pPr>
      <w:r>
        <w:t>[36]</w:t>
      </w:r>
      <w:r>
        <w:tab/>
        <w:t>‘OpenCL - The Open Standard for Parallel Programming of Heterogeneous Systems’, The Khronos Group. Accessed: Jan. 07, 2024. [Online]. Available: https://www.khronos.org//</w:t>
      </w:r>
    </w:p>
    <w:p w14:paraId="3D888C50" w14:textId="77777777" w:rsidR="00F92B5C" w:rsidRPr="00F92B5C" w:rsidRDefault="00F92B5C" w:rsidP="00F92B5C">
      <w:pPr>
        <w:pStyle w:val="Bibliography"/>
        <w:rPr>
          <w:lang w:val="fr-BE"/>
        </w:rPr>
      </w:pPr>
      <w:r>
        <w:t>[37]</w:t>
      </w:r>
      <w:r>
        <w:tab/>
        <w:t xml:space="preserve">‘OpenCL Guide’, Github. </w:t>
      </w:r>
      <w:r w:rsidRPr="00F92B5C">
        <w:rPr>
          <w:lang w:val="fr-BE"/>
        </w:rPr>
        <w:t>[Online]. Available: https://github.com/KhronosGroup/OpenCL-Guide</w:t>
      </w:r>
    </w:p>
    <w:p w14:paraId="3A7BB7A0" w14:textId="77777777" w:rsidR="00F92B5C" w:rsidRDefault="00F92B5C" w:rsidP="00F92B5C">
      <w:pPr>
        <w:pStyle w:val="Bibliography"/>
      </w:pPr>
      <w:r>
        <w:t>[38]</w:t>
      </w:r>
      <w:r>
        <w:tab/>
        <w:t>anonymous_user_526a5b67, ‘How to use CUDA file in UE4?’, Epic Developer Community Forums. Accessed: Oct. 21, 2023. [Online]. Available: https://forums.unrealengine.com/t/how-to-use-cuda-file-in-ue4/90965</w:t>
      </w:r>
    </w:p>
    <w:p w14:paraId="37403CE8" w14:textId="77777777" w:rsidR="00F92B5C" w:rsidRDefault="00F92B5C" w:rsidP="00F92B5C">
      <w:pPr>
        <w:pStyle w:val="Bibliography"/>
      </w:pPr>
      <w:r>
        <w:lastRenderedPageBreak/>
        <w:t>[39]</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Accessed: Oct. 21, 2023. [Online]. Available: https://www.sciement.com/tech-blog/c/cuda_in_ue4/</w:t>
      </w:r>
    </w:p>
    <w:p w14:paraId="366D6A92" w14:textId="77777777" w:rsidR="00F92B5C" w:rsidRDefault="00F92B5C" w:rsidP="00F92B5C">
      <w:pPr>
        <w:pStyle w:val="Bibliography"/>
      </w:pPr>
      <w:r>
        <w:t>[40]</w:t>
      </w:r>
      <w:r>
        <w:tab/>
        <w:t>anonymous_user_968689a2, ‘OpenCL Plugin’, Epic Developer Community Forums. Accessed: Oct. 21, 2023. [Online]. Available: https://forums.unrealengine.com/t/opencl-plugin/18426</w:t>
      </w:r>
    </w:p>
    <w:p w14:paraId="1E9E3829" w14:textId="77777777" w:rsidR="00F92B5C" w:rsidRDefault="00F92B5C" w:rsidP="00F92B5C">
      <w:pPr>
        <w:pStyle w:val="Bibliography"/>
      </w:pPr>
      <w:r>
        <w:t>[41]</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36DD3D8F" w14:textId="77777777" w:rsidR="00F92B5C" w:rsidRDefault="00F92B5C" w:rsidP="00F92B5C">
      <w:pPr>
        <w:pStyle w:val="Bibliography"/>
      </w:pPr>
      <w:r>
        <w:t>[42]</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608F676C" w14:textId="77777777" w:rsidR="00F92B5C" w:rsidRDefault="00F92B5C" w:rsidP="00F92B5C">
      <w:pPr>
        <w:pStyle w:val="Bibliography"/>
      </w:pPr>
      <w:r>
        <w:t>[43]</w:t>
      </w:r>
      <w:r>
        <w:tab/>
      </w:r>
      <w:r>
        <w:rPr>
          <w:i/>
          <w:iCs/>
        </w:rPr>
        <w:t>[UE5] Understanding Render Thread and Animation Thread in Unreal Engine</w:t>
      </w:r>
      <w:r>
        <w:t>, (Mar. 06, 2023). Accessed: Jan. 07, 2024. [Online Video]. Available: https://www.youtube.com/watch?v=RRwNlntV10I</w:t>
      </w:r>
    </w:p>
    <w:p w14:paraId="787F7738" w14:textId="77777777" w:rsidR="00F92B5C" w:rsidRDefault="00F92B5C" w:rsidP="00F92B5C">
      <w:pPr>
        <w:pStyle w:val="Bibliography"/>
      </w:pPr>
      <w:r>
        <w:t>[44]</w:t>
      </w:r>
      <w:r>
        <w:tab/>
        <w:t>‘MassAI, Mass Crowd, State Tree with Custom Character | UE5 | Community tutorial’, Epic Developer Community. Accessed: Oct. 21, 2023. [Online]. Available: https://dev.epicgames.com/community/learning/tutorials/0be9/unreal-engine-massai-mass-crowd-state-tree-with-custom-character-ue5</w:t>
      </w:r>
    </w:p>
    <w:p w14:paraId="4D0D8924" w14:textId="77777777" w:rsidR="00F92B5C" w:rsidRDefault="00F92B5C" w:rsidP="00F92B5C">
      <w:pPr>
        <w:pStyle w:val="Bibliography"/>
      </w:pPr>
      <w:r>
        <w:t>[45]</w:t>
      </w:r>
      <w:r>
        <w:tab/>
      </w:r>
      <w:r>
        <w:rPr>
          <w:i/>
          <w:iCs/>
        </w:rPr>
        <w:t>UE5 MassAI Crowd in your project step by step guide Part 1</w:t>
      </w:r>
      <w:r>
        <w:t>, (May 08, 2022). Accessed: Oct. 21, 2023. [Online Video]. Available: https://www.youtube.com/watch?v=bVvYn7dEqMA</w:t>
      </w:r>
    </w:p>
    <w:p w14:paraId="1B531634" w14:textId="77777777" w:rsidR="00F92B5C" w:rsidRDefault="00F92B5C" w:rsidP="00F92B5C">
      <w:pPr>
        <w:pStyle w:val="Bibliography"/>
      </w:pPr>
      <w:r>
        <w:t>[46]</w:t>
      </w:r>
      <w:r>
        <w:tab/>
      </w:r>
      <w:r>
        <w:rPr>
          <w:i/>
          <w:iCs/>
        </w:rPr>
        <w:t>UE5 MassAI Crowd in your project step by step guide Part2 AnimationBlueprint</w:t>
      </w:r>
      <w:r>
        <w:t>, (Jun. 29, 2022). Accessed: Oct. 21, 2023. [Online Video]. Available: https://www.youtube.com/watch?v=4-qcSrAxGCc&amp;list=PLKNsvWABWRceGFLyCWBz33f1aw4WjyYGs&amp;index=3</w:t>
      </w:r>
    </w:p>
    <w:p w14:paraId="5D87807C" w14:textId="77777777" w:rsidR="00F92B5C" w:rsidRDefault="00F92B5C" w:rsidP="00F92B5C">
      <w:pPr>
        <w:pStyle w:val="Bibliography"/>
      </w:pPr>
      <w:r>
        <w:t>[47]</w:t>
      </w:r>
      <w:r>
        <w:tab/>
      </w:r>
      <w:r>
        <w:rPr>
          <w:i/>
          <w:iCs/>
        </w:rPr>
        <w:t>UE5 Tutorial MassAI Crowd in any project in less then 15 mins.</w:t>
      </w:r>
      <w:r>
        <w:t>, (Jul. 03, 2022). Accessed: Oct. 21, 2023. [Online Video]. Available: https://www.youtube.com/watch?v=2LvUB3_PAhI</w:t>
      </w:r>
    </w:p>
    <w:p w14:paraId="32590CB5" w14:textId="77777777" w:rsidR="00F92B5C" w:rsidRDefault="00F92B5C" w:rsidP="00F92B5C">
      <w:pPr>
        <w:pStyle w:val="Bibliography"/>
      </w:pPr>
      <w:r>
        <w:t>[48]</w:t>
      </w:r>
      <w:r>
        <w:tab/>
      </w:r>
      <w:r>
        <w:rPr>
          <w:i/>
          <w:iCs/>
        </w:rPr>
        <w:t>Unreal Engine 5 Mass Crowd Ai Tutorial</w:t>
      </w:r>
      <w:r>
        <w:t>, (May 03, 2022). Accessed: Oct. 21, 2023. [Online Video]. Available: https://www.youtube.com/watch?v=w_6LGyACVz0</w:t>
      </w:r>
    </w:p>
    <w:p w14:paraId="1D4958AB" w14:textId="77777777" w:rsidR="00F92B5C" w:rsidRDefault="00F92B5C" w:rsidP="00F92B5C">
      <w:pPr>
        <w:pStyle w:val="Bibliography"/>
      </w:pPr>
      <w:r>
        <w:t>[49]</w:t>
      </w:r>
      <w:r>
        <w:tab/>
      </w:r>
      <w:r>
        <w:rPr>
          <w:i/>
          <w:iCs/>
        </w:rPr>
        <w:t>Unreal Engine 5 MassEntity Plugin Demo</w:t>
      </w:r>
      <w:r>
        <w:t>, (Jul. 11, 2022). Accessed: Oct. 21, 2023. [Online Video]. Available: https://www.youtube.com/watch?v=0dwgnH3SoC0</w:t>
      </w:r>
    </w:p>
    <w:p w14:paraId="21DB5497" w14:textId="77777777" w:rsidR="00F92B5C" w:rsidRDefault="00F92B5C" w:rsidP="00F92B5C">
      <w:pPr>
        <w:pStyle w:val="Bibliography"/>
      </w:pPr>
      <w:r>
        <w:t>[50]</w:t>
      </w:r>
      <w:r>
        <w:tab/>
      </w:r>
      <w:r>
        <w:rPr>
          <w:i/>
          <w:iCs/>
        </w:rPr>
        <w:t>UE4 / UE5 - Multithreading with ECS</w:t>
      </w:r>
      <w:r>
        <w:t>, (Aug. 15, 2021). Accessed: Oct. 21, 2023. [Online Video]. Available: https://www.youtube.com/watch?v=HQ3jNg1z63A</w:t>
      </w:r>
    </w:p>
    <w:p w14:paraId="7648EEBB" w14:textId="77777777" w:rsidR="00F92B5C" w:rsidRDefault="00F92B5C" w:rsidP="00F92B5C">
      <w:pPr>
        <w:pStyle w:val="Bibliography"/>
      </w:pPr>
      <w:r>
        <w:t>[51]</w:t>
      </w:r>
      <w:r>
        <w:tab/>
        <w:t>Phantomx1024, ‘Optimizations For High Unit Count AI’, r/unrealengine. Accessed: Oct. 21, 2023. [Online]. Available: www.reddit.com/r/unrealengine/comments/dmockq/optimizations_for_high_unit_count_ai/</w:t>
      </w:r>
    </w:p>
    <w:p w14:paraId="6CC2923F" w14:textId="32CF69C2"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362F06D2"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required </w:t>
      </w:r>
      <w:r w:rsidR="00C74B46">
        <w:t>to complete this project.</w:t>
      </w:r>
    </w:p>
    <w:p w14:paraId="7B4E6C3F" w14:textId="00AB624B" w:rsidR="00794208" w:rsidRDefault="00980A73" w:rsidP="00F26B74">
      <w:r>
        <w:t>I also want to thank my family and friends for their support during this project.</w:t>
      </w:r>
      <w:r w:rsidR="001031B8">
        <w:t xml:space="preserve"> Especially … for reading through the entire paper and giving feedback.</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75"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76"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77"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78" w:history="1">
        <w:r w:rsidRPr="0043189D">
          <w:rPr>
            <w:rStyle w:val="Hyperlink"/>
          </w:rPr>
          <w:t>https://drive.google.com/file/d/1dy27FoWe-HDYQR6C2MbmFpC7WUoz_FB9/view?usp=sharing</w:t>
        </w:r>
      </w:hyperlink>
    </w:p>
    <w:sectPr w:rsidR="002E208F" w:rsidSect="00496C1D">
      <w:headerReference w:type="default" r:id="rId79"/>
      <w:footerReference w:type="default" r:id="rId8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7492C" w14:textId="77777777" w:rsidR="00496C1D" w:rsidRDefault="00496C1D" w:rsidP="001C55B6">
      <w:pPr>
        <w:spacing w:after="0" w:line="240" w:lineRule="auto"/>
      </w:pPr>
      <w:r>
        <w:separator/>
      </w:r>
    </w:p>
  </w:endnote>
  <w:endnote w:type="continuationSeparator" w:id="0">
    <w:p w14:paraId="06403E7B" w14:textId="77777777" w:rsidR="00496C1D" w:rsidRDefault="00496C1D"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3EDFF" w14:textId="77777777" w:rsidR="00496C1D" w:rsidRDefault="00496C1D" w:rsidP="001C55B6">
      <w:pPr>
        <w:spacing w:after="0" w:line="240" w:lineRule="auto"/>
      </w:pPr>
      <w:r>
        <w:separator/>
      </w:r>
    </w:p>
  </w:footnote>
  <w:footnote w:type="continuationSeparator" w:id="0">
    <w:p w14:paraId="1E9335F1" w14:textId="77777777" w:rsidR="00496C1D" w:rsidRDefault="00496C1D"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4FFC324A"/>
    <w:multiLevelType w:val="hybridMultilevel"/>
    <w:tmpl w:val="365A6C8C"/>
    <w:lvl w:ilvl="0" w:tplc="CDA8385C">
      <w:start w:val="1"/>
      <w:numFmt w:val="decimal"/>
      <w:lvlText w:val="%1."/>
      <w:lvlJc w:val="left"/>
      <w:pPr>
        <w:ind w:left="360" w:hanging="360"/>
      </w:pPr>
      <w:rPr>
        <w:rFonts w:hint="default"/>
        <w:b w:val="0"/>
        <w:bCs w:val="0"/>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2"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4"/>
  </w:num>
  <w:num w:numId="12" w16cid:durableId="2081292380">
    <w:abstractNumId w:val="37"/>
  </w:num>
  <w:num w:numId="13" w16cid:durableId="997924738">
    <w:abstractNumId w:val="27"/>
  </w:num>
  <w:num w:numId="14" w16cid:durableId="159737767">
    <w:abstractNumId w:val="35"/>
  </w:num>
  <w:num w:numId="15" w16cid:durableId="1105812379">
    <w:abstractNumId w:val="46"/>
  </w:num>
  <w:num w:numId="16" w16cid:durableId="2138378045">
    <w:abstractNumId w:val="51"/>
  </w:num>
  <w:num w:numId="17" w16cid:durableId="987830825">
    <w:abstractNumId w:val="58"/>
  </w:num>
  <w:num w:numId="18" w16cid:durableId="1568614667">
    <w:abstractNumId w:val="15"/>
  </w:num>
  <w:num w:numId="19" w16cid:durableId="847645189">
    <w:abstractNumId w:val="31"/>
  </w:num>
  <w:num w:numId="20" w16cid:durableId="1145776036">
    <w:abstractNumId w:val="43"/>
  </w:num>
  <w:num w:numId="21" w16cid:durableId="671182528">
    <w:abstractNumId w:val="26"/>
  </w:num>
  <w:num w:numId="22" w16cid:durableId="292449161">
    <w:abstractNumId w:val="47"/>
  </w:num>
  <w:num w:numId="23" w16cid:durableId="1850674605">
    <w:abstractNumId w:val="39"/>
  </w:num>
  <w:num w:numId="24" w16cid:durableId="1751000677">
    <w:abstractNumId w:val="5"/>
  </w:num>
  <w:num w:numId="25" w16cid:durableId="893396061">
    <w:abstractNumId w:val="22"/>
  </w:num>
  <w:num w:numId="26" w16cid:durableId="619723063">
    <w:abstractNumId w:val="52"/>
  </w:num>
  <w:num w:numId="27" w16cid:durableId="1415009619">
    <w:abstractNumId w:val="20"/>
  </w:num>
  <w:num w:numId="28" w16cid:durableId="1138256923">
    <w:abstractNumId w:val="33"/>
  </w:num>
  <w:num w:numId="29" w16cid:durableId="1136920838">
    <w:abstractNumId w:val="14"/>
  </w:num>
  <w:num w:numId="30" w16cid:durableId="676155707">
    <w:abstractNumId w:val="38"/>
  </w:num>
  <w:num w:numId="31" w16cid:durableId="2042196561">
    <w:abstractNumId w:val="48"/>
  </w:num>
  <w:num w:numId="32" w16cid:durableId="1909996772">
    <w:abstractNumId w:val="56"/>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9"/>
  </w:num>
  <w:num w:numId="42" w16cid:durableId="86193628">
    <w:abstractNumId w:val="50"/>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4"/>
  </w:num>
  <w:num w:numId="51" w16cid:durableId="335232259">
    <w:abstractNumId w:val="28"/>
  </w:num>
  <w:num w:numId="52" w16cid:durableId="326369740">
    <w:abstractNumId w:val="53"/>
  </w:num>
  <w:num w:numId="53" w16cid:durableId="949898206">
    <w:abstractNumId w:val="32"/>
  </w:num>
  <w:num w:numId="54" w16cid:durableId="1661344429">
    <w:abstractNumId w:val="18"/>
  </w:num>
  <w:num w:numId="55" w16cid:durableId="1365328435">
    <w:abstractNumId w:val="42"/>
  </w:num>
  <w:num w:numId="56" w16cid:durableId="1202665486">
    <w:abstractNumId w:val="19"/>
  </w:num>
  <w:num w:numId="57" w16cid:durableId="871264744">
    <w:abstractNumId w:val="12"/>
  </w:num>
  <w:num w:numId="58" w16cid:durableId="390464637">
    <w:abstractNumId w:val="41"/>
  </w:num>
  <w:num w:numId="59" w16cid:durableId="232665539">
    <w:abstractNumId w:val="30"/>
  </w:num>
  <w:num w:numId="60" w16cid:durableId="1245460146">
    <w:abstractNumId w:val="2"/>
  </w:num>
  <w:num w:numId="61" w16cid:durableId="747338017">
    <w:abstractNumId w:val="24"/>
  </w:num>
  <w:num w:numId="62" w16cid:durableId="1930506519">
    <w:abstractNumId w:val="45"/>
  </w:num>
  <w:num w:numId="63" w16cid:durableId="1024793357">
    <w:abstractNumId w:val="13"/>
  </w:num>
  <w:num w:numId="64" w16cid:durableId="431513896">
    <w:abstractNumId w:val="55"/>
  </w:num>
  <w:num w:numId="65" w16cid:durableId="1473015626">
    <w:abstractNumId w:val="40"/>
  </w:num>
  <w:num w:numId="66" w16cid:durableId="1019623701">
    <w:abstractNumId w:val="34"/>
  </w:num>
  <w:num w:numId="67" w16cid:durableId="96366377">
    <w:abstractNumId w:val="57"/>
  </w:num>
  <w:num w:numId="68" w16cid:durableId="205726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0FAE"/>
    <w:rsid w:val="00003ACD"/>
    <w:rsid w:val="00005B61"/>
    <w:rsid w:val="00005CCC"/>
    <w:rsid w:val="00016ED3"/>
    <w:rsid w:val="0002190D"/>
    <w:rsid w:val="000220A2"/>
    <w:rsid w:val="000317F5"/>
    <w:rsid w:val="00031CAC"/>
    <w:rsid w:val="000366CB"/>
    <w:rsid w:val="00044DF5"/>
    <w:rsid w:val="00047DFC"/>
    <w:rsid w:val="00047FD6"/>
    <w:rsid w:val="00053C1B"/>
    <w:rsid w:val="0005783E"/>
    <w:rsid w:val="00060C18"/>
    <w:rsid w:val="00060DD4"/>
    <w:rsid w:val="00061991"/>
    <w:rsid w:val="00067B4C"/>
    <w:rsid w:val="00073E6B"/>
    <w:rsid w:val="0007434B"/>
    <w:rsid w:val="00074958"/>
    <w:rsid w:val="0007495D"/>
    <w:rsid w:val="00075574"/>
    <w:rsid w:val="000762CE"/>
    <w:rsid w:val="000769DF"/>
    <w:rsid w:val="00076F13"/>
    <w:rsid w:val="00081746"/>
    <w:rsid w:val="000817E2"/>
    <w:rsid w:val="00085A56"/>
    <w:rsid w:val="000909BC"/>
    <w:rsid w:val="000926E1"/>
    <w:rsid w:val="00092737"/>
    <w:rsid w:val="00094373"/>
    <w:rsid w:val="00096731"/>
    <w:rsid w:val="000A2FDF"/>
    <w:rsid w:val="000A33CF"/>
    <w:rsid w:val="000A75B8"/>
    <w:rsid w:val="000B3E81"/>
    <w:rsid w:val="000C11F3"/>
    <w:rsid w:val="000C2F97"/>
    <w:rsid w:val="000C4251"/>
    <w:rsid w:val="000C743D"/>
    <w:rsid w:val="000C7930"/>
    <w:rsid w:val="000D5C84"/>
    <w:rsid w:val="000E2BE8"/>
    <w:rsid w:val="000E5A88"/>
    <w:rsid w:val="000E5F1F"/>
    <w:rsid w:val="000E675C"/>
    <w:rsid w:val="000E7BAC"/>
    <w:rsid w:val="000F4A51"/>
    <w:rsid w:val="000F4BBB"/>
    <w:rsid w:val="000F54D2"/>
    <w:rsid w:val="001019A0"/>
    <w:rsid w:val="001019D1"/>
    <w:rsid w:val="00102E74"/>
    <w:rsid w:val="001031B8"/>
    <w:rsid w:val="0010417E"/>
    <w:rsid w:val="00112C1F"/>
    <w:rsid w:val="00120E84"/>
    <w:rsid w:val="00121F45"/>
    <w:rsid w:val="0012506D"/>
    <w:rsid w:val="001264BA"/>
    <w:rsid w:val="00127B1A"/>
    <w:rsid w:val="00127EA7"/>
    <w:rsid w:val="00127F9B"/>
    <w:rsid w:val="001355FD"/>
    <w:rsid w:val="001473F8"/>
    <w:rsid w:val="00150C09"/>
    <w:rsid w:val="00151449"/>
    <w:rsid w:val="001521F2"/>
    <w:rsid w:val="00154B83"/>
    <w:rsid w:val="00156DC4"/>
    <w:rsid w:val="0016521D"/>
    <w:rsid w:val="001724BF"/>
    <w:rsid w:val="00174C8C"/>
    <w:rsid w:val="00175EA8"/>
    <w:rsid w:val="00181512"/>
    <w:rsid w:val="00181691"/>
    <w:rsid w:val="00181D1C"/>
    <w:rsid w:val="001842BA"/>
    <w:rsid w:val="00185C39"/>
    <w:rsid w:val="00185F9F"/>
    <w:rsid w:val="0018724B"/>
    <w:rsid w:val="00191BD0"/>
    <w:rsid w:val="0019273D"/>
    <w:rsid w:val="00195628"/>
    <w:rsid w:val="00196AB7"/>
    <w:rsid w:val="001A3012"/>
    <w:rsid w:val="001A46DC"/>
    <w:rsid w:val="001A52E4"/>
    <w:rsid w:val="001B1B9B"/>
    <w:rsid w:val="001B1D78"/>
    <w:rsid w:val="001B346B"/>
    <w:rsid w:val="001B4845"/>
    <w:rsid w:val="001C1833"/>
    <w:rsid w:val="001C55B6"/>
    <w:rsid w:val="001D0494"/>
    <w:rsid w:val="001D08A1"/>
    <w:rsid w:val="001D1DD5"/>
    <w:rsid w:val="001D2BFB"/>
    <w:rsid w:val="001D43C3"/>
    <w:rsid w:val="001D5823"/>
    <w:rsid w:val="001E7926"/>
    <w:rsid w:val="001F15AF"/>
    <w:rsid w:val="001F19D5"/>
    <w:rsid w:val="001F61C2"/>
    <w:rsid w:val="001F6FAB"/>
    <w:rsid w:val="0020067B"/>
    <w:rsid w:val="0020318A"/>
    <w:rsid w:val="0020453F"/>
    <w:rsid w:val="00204A47"/>
    <w:rsid w:val="00204CAC"/>
    <w:rsid w:val="00206276"/>
    <w:rsid w:val="002076FA"/>
    <w:rsid w:val="00212C18"/>
    <w:rsid w:val="00212D23"/>
    <w:rsid w:val="00214599"/>
    <w:rsid w:val="00214F0D"/>
    <w:rsid w:val="002153C7"/>
    <w:rsid w:val="00220A6D"/>
    <w:rsid w:val="0022141F"/>
    <w:rsid w:val="00223653"/>
    <w:rsid w:val="00231221"/>
    <w:rsid w:val="002330D4"/>
    <w:rsid w:val="00242524"/>
    <w:rsid w:val="00243AAE"/>
    <w:rsid w:val="00246978"/>
    <w:rsid w:val="00251B10"/>
    <w:rsid w:val="002566ED"/>
    <w:rsid w:val="002569B3"/>
    <w:rsid w:val="002602FE"/>
    <w:rsid w:val="00262331"/>
    <w:rsid w:val="002648C1"/>
    <w:rsid w:val="00264CBB"/>
    <w:rsid w:val="0026580B"/>
    <w:rsid w:val="0026602A"/>
    <w:rsid w:val="0027098F"/>
    <w:rsid w:val="0027220A"/>
    <w:rsid w:val="00272FAB"/>
    <w:rsid w:val="00273881"/>
    <w:rsid w:val="00276A1F"/>
    <w:rsid w:val="00281B20"/>
    <w:rsid w:val="0028356D"/>
    <w:rsid w:val="002839ED"/>
    <w:rsid w:val="0028474C"/>
    <w:rsid w:val="00284B73"/>
    <w:rsid w:val="00285FAA"/>
    <w:rsid w:val="00287D01"/>
    <w:rsid w:val="00292095"/>
    <w:rsid w:val="0029406E"/>
    <w:rsid w:val="0029424A"/>
    <w:rsid w:val="002942B4"/>
    <w:rsid w:val="0029695C"/>
    <w:rsid w:val="00297085"/>
    <w:rsid w:val="002A2ECF"/>
    <w:rsid w:val="002A3FB5"/>
    <w:rsid w:val="002A5EC5"/>
    <w:rsid w:val="002B2640"/>
    <w:rsid w:val="002B3A39"/>
    <w:rsid w:val="002B4D9A"/>
    <w:rsid w:val="002C2A75"/>
    <w:rsid w:val="002C5209"/>
    <w:rsid w:val="002C7949"/>
    <w:rsid w:val="002D2EAC"/>
    <w:rsid w:val="002D3614"/>
    <w:rsid w:val="002D4805"/>
    <w:rsid w:val="002D7323"/>
    <w:rsid w:val="002E0BB4"/>
    <w:rsid w:val="002E1349"/>
    <w:rsid w:val="002E208F"/>
    <w:rsid w:val="002E43B0"/>
    <w:rsid w:val="002E4DFA"/>
    <w:rsid w:val="002E4FED"/>
    <w:rsid w:val="002E6A19"/>
    <w:rsid w:val="002E6F83"/>
    <w:rsid w:val="002F3B28"/>
    <w:rsid w:val="002F3CA9"/>
    <w:rsid w:val="002F6213"/>
    <w:rsid w:val="00321BC4"/>
    <w:rsid w:val="00327A45"/>
    <w:rsid w:val="00333B95"/>
    <w:rsid w:val="0033544C"/>
    <w:rsid w:val="00344086"/>
    <w:rsid w:val="00346603"/>
    <w:rsid w:val="00346D6B"/>
    <w:rsid w:val="00350C2B"/>
    <w:rsid w:val="003519FB"/>
    <w:rsid w:val="003523E0"/>
    <w:rsid w:val="00355A4E"/>
    <w:rsid w:val="00356630"/>
    <w:rsid w:val="00356673"/>
    <w:rsid w:val="0035692E"/>
    <w:rsid w:val="00362E20"/>
    <w:rsid w:val="0036797E"/>
    <w:rsid w:val="003726D2"/>
    <w:rsid w:val="00373699"/>
    <w:rsid w:val="00375318"/>
    <w:rsid w:val="00380DEB"/>
    <w:rsid w:val="0038438B"/>
    <w:rsid w:val="003916DE"/>
    <w:rsid w:val="00393160"/>
    <w:rsid w:val="003941A3"/>
    <w:rsid w:val="00394953"/>
    <w:rsid w:val="003A0148"/>
    <w:rsid w:val="003A3268"/>
    <w:rsid w:val="003A62FE"/>
    <w:rsid w:val="003B55DC"/>
    <w:rsid w:val="003B641E"/>
    <w:rsid w:val="003C0C4E"/>
    <w:rsid w:val="003C4C6D"/>
    <w:rsid w:val="003D25D5"/>
    <w:rsid w:val="003D33A8"/>
    <w:rsid w:val="003D3CAF"/>
    <w:rsid w:val="003D5D65"/>
    <w:rsid w:val="003D6EE0"/>
    <w:rsid w:val="003D6FEC"/>
    <w:rsid w:val="003F0648"/>
    <w:rsid w:val="003F0AC7"/>
    <w:rsid w:val="003F224F"/>
    <w:rsid w:val="003F2D08"/>
    <w:rsid w:val="003F3AF1"/>
    <w:rsid w:val="003F3BEB"/>
    <w:rsid w:val="003F45A5"/>
    <w:rsid w:val="00402884"/>
    <w:rsid w:val="00405BA0"/>
    <w:rsid w:val="004069B9"/>
    <w:rsid w:val="00413D9E"/>
    <w:rsid w:val="00415A66"/>
    <w:rsid w:val="00416EF6"/>
    <w:rsid w:val="004235F8"/>
    <w:rsid w:val="00424491"/>
    <w:rsid w:val="00424980"/>
    <w:rsid w:val="004256F0"/>
    <w:rsid w:val="00427C48"/>
    <w:rsid w:val="00430B79"/>
    <w:rsid w:val="0043189D"/>
    <w:rsid w:val="004318C5"/>
    <w:rsid w:val="00433764"/>
    <w:rsid w:val="00433930"/>
    <w:rsid w:val="00434BE0"/>
    <w:rsid w:val="00435E2A"/>
    <w:rsid w:val="004374EC"/>
    <w:rsid w:val="00440321"/>
    <w:rsid w:val="004434FA"/>
    <w:rsid w:val="004565AA"/>
    <w:rsid w:val="00460533"/>
    <w:rsid w:val="00474513"/>
    <w:rsid w:val="004807DA"/>
    <w:rsid w:val="00482620"/>
    <w:rsid w:val="00494C6A"/>
    <w:rsid w:val="0049670E"/>
    <w:rsid w:val="0049685B"/>
    <w:rsid w:val="00496C1D"/>
    <w:rsid w:val="004979EC"/>
    <w:rsid w:val="004A0345"/>
    <w:rsid w:val="004A23BE"/>
    <w:rsid w:val="004A7BDF"/>
    <w:rsid w:val="004B44CA"/>
    <w:rsid w:val="004B6BAE"/>
    <w:rsid w:val="004C28F9"/>
    <w:rsid w:val="004D1A93"/>
    <w:rsid w:val="004D6E6D"/>
    <w:rsid w:val="004E19CD"/>
    <w:rsid w:val="004E386A"/>
    <w:rsid w:val="004E7F8B"/>
    <w:rsid w:val="004F4B5E"/>
    <w:rsid w:val="004F68C5"/>
    <w:rsid w:val="004F6B82"/>
    <w:rsid w:val="00500B8B"/>
    <w:rsid w:val="005042E6"/>
    <w:rsid w:val="00505A71"/>
    <w:rsid w:val="005163CE"/>
    <w:rsid w:val="00516F1A"/>
    <w:rsid w:val="0052080F"/>
    <w:rsid w:val="00523115"/>
    <w:rsid w:val="00523F43"/>
    <w:rsid w:val="00527A7E"/>
    <w:rsid w:val="0053548A"/>
    <w:rsid w:val="00536F67"/>
    <w:rsid w:val="00542449"/>
    <w:rsid w:val="00542A73"/>
    <w:rsid w:val="005440DB"/>
    <w:rsid w:val="00546C55"/>
    <w:rsid w:val="00552427"/>
    <w:rsid w:val="00560779"/>
    <w:rsid w:val="00561888"/>
    <w:rsid w:val="00561B21"/>
    <w:rsid w:val="005634A3"/>
    <w:rsid w:val="0056482B"/>
    <w:rsid w:val="00567717"/>
    <w:rsid w:val="0057098A"/>
    <w:rsid w:val="005731E5"/>
    <w:rsid w:val="00575AD5"/>
    <w:rsid w:val="005832EA"/>
    <w:rsid w:val="005835D8"/>
    <w:rsid w:val="005853DC"/>
    <w:rsid w:val="005854DB"/>
    <w:rsid w:val="005862A8"/>
    <w:rsid w:val="005946DC"/>
    <w:rsid w:val="00594918"/>
    <w:rsid w:val="005970DB"/>
    <w:rsid w:val="005A0B0D"/>
    <w:rsid w:val="005A143E"/>
    <w:rsid w:val="005B2302"/>
    <w:rsid w:val="005B4F99"/>
    <w:rsid w:val="005B5790"/>
    <w:rsid w:val="005C3CBB"/>
    <w:rsid w:val="005C5FF7"/>
    <w:rsid w:val="005D0DB4"/>
    <w:rsid w:val="005D140E"/>
    <w:rsid w:val="005E04E3"/>
    <w:rsid w:val="005E5EF9"/>
    <w:rsid w:val="005E60EF"/>
    <w:rsid w:val="005F54E3"/>
    <w:rsid w:val="005F7F0B"/>
    <w:rsid w:val="0060064D"/>
    <w:rsid w:val="006064B7"/>
    <w:rsid w:val="00606858"/>
    <w:rsid w:val="00606AB0"/>
    <w:rsid w:val="006147FC"/>
    <w:rsid w:val="0061716B"/>
    <w:rsid w:val="00620F08"/>
    <w:rsid w:val="00621184"/>
    <w:rsid w:val="006224BF"/>
    <w:rsid w:val="0062287A"/>
    <w:rsid w:val="00623A65"/>
    <w:rsid w:val="006326AD"/>
    <w:rsid w:val="00634E7E"/>
    <w:rsid w:val="00636825"/>
    <w:rsid w:val="00641640"/>
    <w:rsid w:val="00644773"/>
    <w:rsid w:val="00644D35"/>
    <w:rsid w:val="006451C8"/>
    <w:rsid w:val="0065024E"/>
    <w:rsid w:val="00650D91"/>
    <w:rsid w:val="00650EDC"/>
    <w:rsid w:val="0065113B"/>
    <w:rsid w:val="0065179E"/>
    <w:rsid w:val="00653A01"/>
    <w:rsid w:val="00653E4A"/>
    <w:rsid w:val="006557E6"/>
    <w:rsid w:val="006562FA"/>
    <w:rsid w:val="006613B2"/>
    <w:rsid w:val="00661EFE"/>
    <w:rsid w:val="006624B2"/>
    <w:rsid w:val="00672213"/>
    <w:rsid w:val="00672BAC"/>
    <w:rsid w:val="006740D1"/>
    <w:rsid w:val="0067524D"/>
    <w:rsid w:val="00681006"/>
    <w:rsid w:val="0068597E"/>
    <w:rsid w:val="006863DD"/>
    <w:rsid w:val="00686547"/>
    <w:rsid w:val="006971FE"/>
    <w:rsid w:val="006A3E9B"/>
    <w:rsid w:val="006A6EFB"/>
    <w:rsid w:val="006B01FC"/>
    <w:rsid w:val="006B262E"/>
    <w:rsid w:val="006C32FF"/>
    <w:rsid w:val="006C460A"/>
    <w:rsid w:val="006C5103"/>
    <w:rsid w:val="006C61A0"/>
    <w:rsid w:val="006C69A9"/>
    <w:rsid w:val="006C6EE7"/>
    <w:rsid w:val="006D08D1"/>
    <w:rsid w:val="006D2185"/>
    <w:rsid w:val="006D40D7"/>
    <w:rsid w:val="006E149C"/>
    <w:rsid w:val="006E2AF5"/>
    <w:rsid w:val="006E5894"/>
    <w:rsid w:val="006E7F89"/>
    <w:rsid w:val="006F2AFC"/>
    <w:rsid w:val="006F4DD9"/>
    <w:rsid w:val="007002BC"/>
    <w:rsid w:val="007005D7"/>
    <w:rsid w:val="007019F5"/>
    <w:rsid w:val="00706658"/>
    <w:rsid w:val="00706733"/>
    <w:rsid w:val="00710AFC"/>
    <w:rsid w:val="00711680"/>
    <w:rsid w:val="007129A3"/>
    <w:rsid w:val="00722570"/>
    <w:rsid w:val="00725D2F"/>
    <w:rsid w:val="00726AF8"/>
    <w:rsid w:val="007307AB"/>
    <w:rsid w:val="00730EEE"/>
    <w:rsid w:val="00731783"/>
    <w:rsid w:val="007341FA"/>
    <w:rsid w:val="007371E2"/>
    <w:rsid w:val="00737CB5"/>
    <w:rsid w:val="00740C9C"/>
    <w:rsid w:val="00741045"/>
    <w:rsid w:val="0074402E"/>
    <w:rsid w:val="007464D0"/>
    <w:rsid w:val="0075011F"/>
    <w:rsid w:val="007621FD"/>
    <w:rsid w:val="00763C59"/>
    <w:rsid w:val="007657D5"/>
    <w:rsid w:val="007676E0"/>
    <w:rsid w:val="0077304D"/>
    <w:rsid w:val="007765F1"/>
    <w:rsid w:val="00780F50"/>
    <w:rsid w:val="00783AEE"/>
    <w:rsid w:val="007864A7"/>
    <w:rsid w:val="00790420"/>
    <w:rsid w:val="007905DE"/>
    <w:rsid w:val="00790F54"/>
    <w:rsid w:val="00791401"/>
    <w:rsid w:val="00793A83"/>
    <w:rsid w:val="00794208"/>
    <w:rsid w:val="007A2816"/>
    <w:rsid w:val="007A530B"/>
    <w:rsid w:val="007A6723"/>
    <w:rsid w:val="007C0891"/>
    <w:rsid w:val="007C16EB"/>
    <w:rsid w:val="007C296E"/>
    <w:rsid w:val="007C3BBE"/>
    <w:rsid w:val="007C5EF3"/>
    <w:rsid w:val="007D2D55"/>
    <w:rsid w:val="007D57B3"/>
    <w:rsid w:val="007E02AF"/>
    <w:rsid w:val="007E4409"/>
    <w:rsid w:val="007E515C"/>
    <w:rsid w:val="007E6049"/>
    <w:rsid w:val="00800EDD"/>
    <w:rsid w:val="00803972"/>
    <w:rsid w:val="00804DFE"/>
    <w:rsid w:val="00806E11"/>
    <w:rsid w:val="0081076D"/>
    <w:rsid w:val="008155D4"/>
    <w:rsid w:val="0081617F"/>
    <w:rsid w:val="008163C9"/>
    <w:rsid w:val="00823F78"/>
    <w:rsid w:val="008248CA"/>
    <w:rsid w:val="0082499D"/>
    <w:rsid w:val="00833B9B"/>
    <w:rsid w:val="00833E11"/>
    <w:rsid w:val="00836A11"/>
    <w:rsid w:val="00837780"/>
    <w:rsid w:val="00846A4D"/>
    <w:rsid w:val="00847787"/>
    <w:rsid w:val="00847B04"/>
    <w:rsid w:val="0085110F"/>
    <w:rsid w:val="008553BA"/>
    <w:rsid w:val="008712D3"/>
    <w:rsid w:val="00871E10"/>
    <w:rsid w:val="00876848"/>
    <w:rsid w:val="00886167"/>
    <w:rsid w:val="00886AB5"/>
    <w:rsid w:val="00896524"/>
    <w:rsid w:val="008A22A2"/>
    <w:rsid w:val="008A4104"/>
    <w:rsid w:val="008A6FCB"/>
    <w:rsid w:val="008B0823"/>
    <w:rsid w:val="008B3BCA"/>
    <w:rsid w:val="008B3EF2"/>
    <w:rsid w:val="008B42B8"/>
    <w:rsid w:val="008B4A11"/>
    <w:rsid w:val="008B78E3"/>
    <w:rsid w:val="008B7B13"/>
    <w:rsid w:val="008C2599"/>
    <w:rsid w:val="008C4A55"/>
    <w:rsid w:val="008C4C1A"/>
    <w:rsid w:val="008C67E2"/>
    <w:rsid w:val="008C7A4B"/>
    <w:rsid w:val="008D4418"/>
    <w:rsid w:val="008D6209"/>
    <w:rsid w:val="008D67BC"/>
    <w:rsid w:val="008E022D"/>
    <w:rsid w:val="008E15CD"/>
    <w:rsid w:val="008E311D"/>
    <w:rsid w:val="008F0EEB"/>
    <w:rsid w:val="008F1166"/>
    <w:rsid w:val="008F5718"/>
    <w:rsid w:val="008F57A2"/>
    <w:rsid w:val="009016DA"/>
    <w:rsid w:val="00902B68"/>
    <w:rsid w:val="00903509"/>
    <w:rsid w:val="009057BC"/>
    <w:rsid w:val="00913DF3"/>
    <w:rsid w:val="00917585"/>
    <w:rsid w:val="009178E9"/>
    <w:rsid w:val="009230A6"/>
    <w:rsid w:val="0092342B"/>
    <w:rsid w:val="00931C23"/>
    <w:rsid w:val="009336F7"/>
    <w:rsid w:val="00941CDE"/>
    <w:rsid w:val="00952126"/>
    <w:rsid w:val="0095461F"/>
    <w:rsid w:val="009556B4"/>
    <w:rsid w:val="0096337D"/>
    <w:rsid w:val="00964295"/>
    <w:rsid w:val="00967503"/>
    <w:rsid w:val="009708DE"/>
    <w:rsid w:val="00970CB9"/>
    <w:rsid w:val="009726B0"/>
    <w:rsid w:val="009726B1"/>
    <w:rsid w:val="00977BF1"/>
    <w:rsid w:val="00980A73"/>
    <w:rsid w:val="00984133"/>
    <w:rsid w:val="00985E32"/>
    <w:rsid w:val="00986DA2"/>
    <w:rsid w:val="00990A54"/>
    <w:rsid w:val="0099315B"/>
    <w:rsid w:val="0099610F"/>
    <w:rsid w:val="009A03F1"/>
    <w:rsid w:val="009A307F"/>
    <w:rsid w:val="009A34C8"/>
    <w:rsid w:val="009A3B0D"/>
    <w:rsid w:val="009A5C72"/>
    <w:rsid w:val="009B02B5"/>
    <w:rsid w:val="009B09B9"/>
    <w:rsid w:val="009B6E74"/>
    <w:rsid w:val="009B78AD"/>
    <w:rsid w:val="009B7DF4"/>
    <w:rsid w:val="009C4B74"/>
    <w:rsid w:val="009C4C60"/>
    <w:rsid w:val="009C73BF"/>
    <w:rsid w:val="009C747E"/>
    <w:rsid w:val="009D16C6"/>
    <w:rsid w:val="009E15AB"/>
    <w:rsid w:val="009E237C"/>
    <w:rsid w:val="009E4CF1"/>
    <w:rsid w:val="009E6552"/>
    <w:rsid w:val="009E6753"/>
    <w:rsid w:val="009F56CD"/>
    <w:rsid w:val="009F60E4"/>
    <w:rsid w:val="00A01028"/>
    <w:rsid w:val="00A01B03"/>
    <w:rsid w:val="00A01C97"/>
    <w:rsid w:val="00A029D1"/>
    <w:rsid w:val="00A0567D"/>
    <w:rsid w:val="00A15809"/>
    <w:rsid w:val="00A16C0E"/>
    <w:rsid w:val="00A2025F"/>
    <w:rsid w:val="00A2058F"/>
    <w:rsid w:val="00A228A1"/>
    <w:rsid w:val="00A26E58"/>
    <w:rsid w:val="00A33EC6"/>
    <w:rsid w:val="00A34014"/>
    <w:rsid w:val="00A347E2"/>
    <w:rsid w:val="00A3684E"/>
    <w:rsid w:val="00A369D8"/>
    <w:rsid w:val="00A37923"/>
    <w:rsid w:val="00A42A27"/>
    <w:rsid w:val="00A43250"/>
    <w:rsid w:val="00A438BF"/>
    <w:rsid w:val="00A51CC9"/>
    <w:rsid w:val="00A5403D"/>
    <w:rsid w:val="00A56DD0"/>
    <w:rsid w:val="00A608D7"/>
    <w:rsid w:val="00A648FD"/>
    <w:rsid w:val="00A66F0F"/>
    <w:rsid w:val="00A700C6"/>
    <w:rsid w:val="00A720B5"/>
    <w:rsid w:val="00A7512C"/>
    <w:rsid w:val="00A7604F"/>
    <w:rsid w:val="00A82571"/>
    <w:rsid w:val="00A84716"/>
    <w:rsid w:val="00A85499"/>
    <w:rsid w:val="00A91A06"/>
    <w:rsid w:val="00A95F5E"/>
    <w:rsid w:val="00AA02F0"/>
    <w:rsid w:val="00AA191D"/>
    <w:rsid w:val="00AA60E5"/>
    <w:rsid w:val="00AA61E0"/>
    <w:rsid w:val="00AA710C"/>
    <w:rsid w:val="00AA7859"/>
    <w:rsid w:val="00AB5822"/>
    <w:rsid w:val="00AB5F9A"/>
    <w:rsid w:val="00AC524B"/>
    <w:rsid w:val="00AC5FF0"/>
    <w:rsid w:val="00AD207F"/>
    <w:rsid w:val="00AE0F09"/>
    <w:rsid w:val="00AE0FB9"/>
    <w:rsid w:val="00AE32A4"/>
    <w:rsid w:val="00AF1FBE"/>
    <w:rsid w:val="00B049EC"/>
    <w:rsid w:val="00B0609F"/>
    <w:rsid w:val="00B10EC6"/>
    <w:rsid w:val="00B15435"/>
    <w:rsid w:val="00B162DE"/>
    <w:rsid w:val="00B16556"/>
    <w:rsid w:val="00B20168"/>
    <w:rsid w:val="00B26D70"/>
    <w:rsid w:val="00B27554"/>
    <w:rsid w:val="00B314DF"/>
    <w:rsid w:val="00B32DA9"/>
    <w:rsid w:val="00B33A51"/>
    <w:rsid w:val="00B34A19"/>
    <w:rsid w:val="00B36670"/>
    <w:rsid w:val="00B40026"/>
    <w:rsid w:val="00B43E83"/>
    <w:rsid w:val="00B449FC"/>
    <w:rsid w:val="00B47AF6"/>
    <w:rsid w:val="00B51E82"/>
    <w:rsid w:val="00B61C90"/>
    <w:rsid w:val="00B641B3"/>
    <w:rsid w:val="00B648FE"/>
    <w:rsid w:val="00B657EC"/>
    <w:rsid w:val="00B6669B"/>
    <w:rsid w:val="00B7178A"/>
    <w:rsid w:val="00B73BB7"/>
    <w:rsid w:val="00B74BFA"/>
    <w:rsid w:val="00B75705"/>
    <w:rsid w:val="00B817D3"/>
    <w:rsid w:val="00B81921"/>
    <w:rsid w:val="00B81FAE"/>
    <w:rsid w:val="00B83986"/>
    <w:rsid w:val="00B86B2F"/>
    <w:rsid w:val="00B86F73"/>
    <w:rsid w:val="00B93423"/>
    <w:rsid w:val="00B945DF"/>
    <w:rsid w:val="00BA0BB4"/>
    <w:rsid w:val="00BA1105"/>
    <w:rsid w:val="00BA1975"/>
    <w:rsid w:val="00BA1AED"/>
    <w:rsid w:val="00BA30C4"/>
    <w:rsid w:val="00BA5C57"/>
    <w:rsid w:val="00BB10D7"/>
    <w:rsid w:val="00BB26CC"/>
    <w:rsid w:val="00BB753F"/>
    <w:rsid w:val="00BC3D87"/>
    <w:rsid w:val="00BC4566"/>
    <w:rsid w:val="00BC5BF4"/>
    <w:rsid w:val="00BC6BAD"/>
    <w:rsid w:val="00BC726E"/>
    <w:rsid w:val="00BD4CCB"/>
    <w:rsid w:val="00BD5794"/>
    <w:rsid w:val="00BE019F"/>
    <w:rsid w:val="00BE5D93"/>
    <w:rsid w:val="00BE6C28"/>
    <w:rsid w:val="00BE7F37"/>
    <w:rsid w:val="00BF5191"/>
    <w:rsid w:val="00BF587E"/>
    <w:rsid w:val="00BF7A31"/>
    <w:rsid w:val="00C016AD"/>
    <w:rsid w:val="00C042A0"/>
    <w:rsid w:val="00C1259B"/>
    <w:rsid w:val="00C13516"/>
    <w:rsid w:val="00C15BEE"/>
    <w:rsid w:val="00C25978"/>
    <w:rsid w:val="00C34ADB"/>
    <w:rsid w:val="00C36220"/>
    <w:rsid w:val="00C36752"/>
    <w:rsid w:val="00C40E96"/>
    <w:rsid w:val="00C45621"/>
    <w:rsid w:val="00C4770A"/>
    <w:rsid w:val="00C50E55"/>
    <w:rsid w:val="00C6354F"/>
    <w:rsid w:val="00C74188"/>
    <w:rsid w:val="00C74B46"/>
    <w:rsid w:val="00C7645D"/>
    <w:rsid w:val="00C840DC"/>
    <w:rsid w:val="00C8576B"/>
    <w:rsid w:val="00C86E0C"/>
    <w:rsid w:val="00C90809"/>
    <w:rsid w:val="00C90F0C"/>
    <w:rsid w:val="00C93C8D"/>
    <w:rsid w:val="00C96985"/>
    <w:rsid w:val="00C97766"/>
    <w:rsid w:val="00CA24DB"/>
    <w:rsid w:val="00CA6892"/>
    <w:rsid w:val="00CB097D"/>
    <w:rsid w:val="00CC25BC"/>
    <w:rsid w:val="00CC7440"/>
    <w:rsid w:val="00CD6730"/>
    <w:rsid w:val="00CD779B"/>
    <w:rsid w:val="00CE0916"/>
    <w:rsid w:val="00CE20BA"/>
    <w:rsid w:val="00CE2CB7"/>
    <w:rsid w:val="00CF15C5"/>
    <w:rsid w:val="00CF321A"/>
    <w:rsid w:val="00CF42AA"/>
    <w:rsid w:val="00CF79BA"/>
    <w:rsid w:val="00D05FC3"/>
    <w:rsid w:val="00D12C89"/>
    <w:rsid w:val="00D13F67"/>
    <w:rsid w:val="00D14511"/>
    <w:rsid w:val="00D24374"/>
    <w:rsid w:val="00D249E8"/>
    <w:rsid w:val="00D2615A"/>
    <w:rsid w:val="00D3038D"/>
    <w:rsid w:val="00D33FCF"/>
    <w:rsid w:val="00D371F3"/>
    <w:rsid w:val="00D43920"/>
    <w:rsid w:val="00D44054"/>
    <w:rsid w:val="00D44305"/>
    <w:rsid w:val="00D5248D"/>
    <w:rsid w:val="00D6185A"/>
    <w:rsid w:val="00D64B6A"/>
    <w:rsid w:val="00D67275"/>
    <w:rsid w:val="00D712BD"/>
    <w:rsid w:val="00D73FB1"/>
    <w:rsid w:val="00D76912"/>
    <w:rsid w:val="00D811A4"/>
    <w:rsid w:val="00D852C2"/>
    <w:rsid w:val="00D935F9"/>
    <w:rsid w:val="00D97F5B"/>
    <w:rsid w:val="00DA559E"/>
    <w:rsid w:val="00DA6578"/>
    <w:rsid w:val="00DB03C3"/>
    <w:rsid w:val="00DB4D64"/>
    <w:rsid w:val="00DC0401"/>
    <w:rsid w:val="00DC1C2B"/>
    <w:rsid w:val="00DC3B3B"/>
    <w:rsid w:val="00DC64F8"/>
    <w:rsid w:val="00DC66F5"/>
    <w:rsid w:val="00DD07D7"/>
    <w:rsid w:val="00DD1041"/>
    <w:rsid w:val="00DD107B"/>
    <w:rsid w:val="00DD1BE6"/>
    <w:rsid w:val="00DD41F7"/>
    <w:rsid w:val="00DD5082"/>
    <w:rsid w:val="00DD7862"/>
    <w:rsid w:val="00DD7A68"/>
    <w:rsid w:val="00DD7DC8"/>
    <w:rsid w:val="00DE348C"/>
    <w:rsid w:val="00DF0FEA"/>
    <w:rsid w:val="00DF21B5"/>
    <w:rsid w:val="00DF319D"/>
    <w:rsid w:val="00E00BED"/>
    <w:rsid w:val="00E052BA"/>
    <w:rsid w:val="00E100B1"/>
    <w:rsid w:val="00E12BAB"/>
    <w:rsid w:val="00E16828"/>
    <w:rsid w:val="00E16B12"/>
    <w:rsid w:val="00E178BD"/>
    <w:rsid w:val="00E32CF7"/>
    <w:rsid w:val="00E34D84"/>
    <w:rsid w:val="00E353FD"/>
    <w:rsid w:val="00E36553"/>
    <w:rsid w:val="00E36A99"/>
    <w:rsid w:val="00E433A0"/>
    <w:rsid w:val="00E43978"/>
    <w:rsid w:val="00E43D2A"/>
    <w:rsid w:val="00E46C21"/>
    <w:rsid w:val="00E46CD6"/>
    <w:rsid w:val="00E47CB0"/>
    <w:rsid w:val="00E51BF8"/>
    <w:rsid w:val="00E542E8"/>
    <w:rsid w:val="00E572D2"/>
    <w:rsid w:val="00E62AF7"/>
    <w:rsid w:val="00E62F93"/>
    <w:rsid w:val="00E64F1E"/>
    <w:rsid w:val="00E7483F"/>
    <w:rsid w:val="00E8425A"/>
    <w:rsid w:val="00E920EC"/>
    <w:rsid w:val="00E95F26"/>
    <w:rsid w:val="00EA0A24"/>
    <w:rsid w:val="00EA2894"/>
    <w:rsid w:val="00EA6A11"/>
    <w:rsid w:val="00EB1279"/>
    <w:rsid w:val="00EB3F6E"/>
    <w:rsid w:val="00EB74C6"/>
    <w:rsid w:val="00EC2C90"/>
    <w:rsid w:val="00EC2F03"/>
    <w:rsid w:val="00EC3133"/>
    <w:rsid w:val="00EC3D07"/>
    <w:rsid w:val="00ED5192"/>
    <w:rsid w:val="00ED67D1"/>
    <w:rsid w:val="00EE00A4"/>
    <w:rsid w:val="00F01D5C"/>
    <w:rsid w:val="00F061DA"/>
    <w:rsid w:val="00F0674F"/>
    <w:rsid w:val="00F10198"/>
    <w:rsid w:val="00F10F09"/>
    <w:rsid w:val="00F11261"/>
    <w:rsid w:val="00F11298"/>
    <w:rsid w:val="00F116A7"/>
    <w:rsid w:val="00F1442A"/>
    <w:rsid w:val="00F15784"/>
    <w:rsid w:val="00F1722F"/>
    <w:rsid w:val="00F20282"/>
    <w:rsid w:val="00F26B74"/>
    <w:rsid w:val="00F26CBB"/>
    <w:rsid w:val="00F32A2C"/>
    <w:rsid w:val="00F35AF4"/>
    <w:rsid w:val="00F36E07"/>
    <w:rsid w:val="00F40BC9"/>
    <w:rsid w:val="00F42B88"/>
    <w:rsid w:val="00F44587"/>
    <w:rsid w:val="00F46574"/>
    <w:rsid w:val="00F46E96"/>
    <w:rsid w:val="00F5228D"/>
    <w:rsid w:val="00F56A06"/>
    <w:rsid w:val="00F6325C"/>
    <w:rsid w:val="00F63DC6"/>
    <w:rsid w:val="00F664EC"/>
    <w:rsid w:val="00F7278D"/>
    <w:rsid w:val="00F80425"/>
    <w:rsid w:val="00F81C3F"/>
    <w:rsid w:val="00F82B3F"/>
    <w:rsid w:val="00F87AE6"/>
    <w:rsid w:val="00F92B5C"/>
    <w:rsid w:val="00F94B0E"/>
    <w:rsid w:val="00FA0B79"/>
    <w:rsid w:val="00FA237B"/>
    <w:rsid w:val="00FA5059"/>
    <w:rsid w:val="00FA5A4E"/>
    <w:rsid w:val="00FA61DC"/>
    <w:rsid w:val="00FB51E0"/>
    <w:rsid w:val="00FB5215"/>
    <w:rsid w:val="00FB64CA"/>
    <w:rsid w:val="00FC45E0"/>
    <w:rsid w:val="00FC7D77"/>
    <w:rsid w:val="00FD149F"/>
    <w:rsid w:val="00FD1BE9"/>
    <w:rsid w:val="00FD4FEA"/>
    <w:rsid w:val="00FE09DE"/>
    <w:rsid w:val="00FE255E"/>
    <w:rsid w:val="00FE4B3B"/>
    <w:rsid w:val="00FE5928"/>
    <w:rsid w:val="00FE78CF"/>
    <w:rsid w:val="00FF0D25"/>
    <w:rsid w:val="00FF1F54"/>
    <w:rsid w:val="00FF2CD2"/>
    <w:rsid w:val="00FF3551"/>
    <w:rsid w:val="00FF4A94"/>
    <w:rsid w:val="00FF5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www.unrealengine.com/marketplace/en-US/product/paragon-minions" TargetMode="Externa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chart" Target="charts/chart2.xml"/><Relationship Id="rId68" Type="http://schemas.openxmlformats.org/officeDocument/2006/relationships/chart" Target="charts/chart7.xml"/><Relationship Id="rId16" Type="http://schemas.openxmlformats.org/officeDocument/2006/relationships/image" Target="media/image6.png"/><Relationship Id="rId11" Type="http://schemas.openxmlformats.org/officeDocument/2006/relationships/image" Target="media/image1.jpe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hyperlink" Target="https://github.com/SimonSchaep/Research-UE5-Mass/blob/main/Results.xlsx" TargetMode="External"/><Relationship Id="rId74" Type="http://schemas.openxmlformats.org/officeDocument/2006/relationships/chart" Target="charts/chart13.xml"/><Relationship Id="rId79"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hyperlink" Target="https://github.com/SimonSchaep/Research-UE5-Mass/blob/main/Results.xlsx" TargetMode="External"/><Relationship Id="rId82" Type="http://schemas.openxmlformats.org/officeDocument/2006/relationships/glossaryDocument" Target="glossary/document.xml"/><Relationship Id="rId19" Type="http://schemas.openxmlformats.org/officeDocument/2006/relationships/hyperlink" Target="https://github.com/SimonSchaep/Research-UE5-Mass/tree/main/UnrealProjects" TargetMode="External"/><Relationship Id="rId14" Type="http://schemas.openxmlformats.org/officeDocument/2006/relationships/image" Target="media/image4.jpeg"/><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chart" Target="charts/chart3.xml"/><Relationship Id="rId69" Type="http://schemas.openxmlformats.org/officeDocument/2006/relationships/chart" Target="charts/chart8.xml"/><Relationship Id="rId77" Type="http://schemas.openxmlformats.org/officeDocument/2006/relationships/hyperlink" Target="https://github.com/SimonSchaep/Research-UE5-Mass/blob/main/Results.xlsx" TargetMode="Externa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chart" Target="charts/chart11.xml"/><Relationship Id="rId80"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chart" Target="charts/chart6.xml"/><Relationship Id="rId20" Type="http://schemas.openxmlformats.org/officeDocument/2006/relationships/hyperlink" Target="https://docs.unrealengine.com/5.3/en-US/epic-cplusplus-coding-standard-for-unreal-engine/"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1.xml"/><Relationship Id="rId70" Type="http://schemas.openxmlformats.org/officeDocument/2006/relationships/chart" Target="charts/chart9.xml"/><Relationship Id="rId75" Type="http://schemas.openxmlformats.org/officeDocument/2006/relationships/hyperlink" Target="https://github.com/SimonSchaep/Research-UE5-Mass"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hyperlink" Target="https://drive.google.com/file/d/1dy27FoWe-HDYQR6C2MbmFpC7WUoz_FB9/view?usp=sharing" TargetMode="External"/><Relationship Id="rId65" Type="http://schemas.openxmlformats.org/officeDocument/2006/relationships/chart" Target="charts/chart4.xml"/><Relationship Id="rId73" Type="http://schemas.openxmlformats.org/officeDocument/2006/relationships/chart" Target="charts/chart12.xml"/><Relationship Id="rId78" Type="http://schemas.openxmlformats.org/officeDocument/2006/relationships/hyperlink" Target="https://drive.google.com/file/d/1dy27FoWe-HDYQR6C2MbmFpC7WUoz_FB9/view?usp=sharing" TargetMode="Externa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en.wikipedia.org/wiki/Khronos_Group" TargetMode="Externa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SimonSchaep/Research-UE5-Mass/tree/main/UnrealProjects" TargetMode="External"/><Relationship Id="rId7" Type="http://schemas.openxmlformats.org/officeDocument/2006/relationships/settings" Target="settings.xml"/><Relationship Id="rId71" Type="http://schemas.openxmlformats.org/officeDocument/2006/relationships/chart" Target="charts/chart10.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D456E"/>
    <w:rsid w:val="002E32D2"/>
    <w:rsid w:val="003A0A74"/>
    <w:rsid w:val="003A5703"/>
    <w:rsid w:val="003F546A"/>
    <w:rsid w:val="00510630"/>
    <w:rsid w:val="005C2D9B"/>
    <w:rsid w:val="006215E2"/>
    <w:rsid w:val="00686E84"/>
    <w:rsid w:val="00694E3D"/>
    <w:rsid w:val="006E4211"/>
    <w:rsid w:val="007539BA"/>
    <w:rsid w:val="007839B4"/>
    <w:rsid w:val="008C4323"/>
    <w:rsid w:val="008C5250"/>
    <w:rsid w:val="008D3594"/>
    <w:rsid w:val="008F413C"/>
    <w:rsid w:val="00916B1E"/>
    <w:rsid w:val="00925800"/>
    <w:rsid w:val="009F20F3"/>
    <w:rsid w:val="00BF7836"/>
    <w:rsid w:val="00C92541"/>
    <w:rsid w:val="00CA5B79"/>
    <w:rsid w:val="00DD54A4"/>
    <w:rsid w:val="00E86D88"/>
    <w:rsid w:val="00E978A2"/>
    <w:rsid w:val="00EB350A"/>
    <w:rsid w:val="00EF1E58"/>
    <w:rsid w:val="00F74AFE"/>
    <w:rsid w:val="00FE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0</TotalTime>
  <Pages>61</Pages>
  <Words>21257</Words>
  <Characters>121168</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4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693</cp:revision>
  <dcterms:created xsi:type="dcterms:W3CDTF">2020-12-01T08:13:00Z</dcterms:created>
  <dcterms:modified xsi:type="dcterms:W3CDTF">2024-01-12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JB9mfsug"/&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